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2096" w:rsidRPr="0085517C" w:rsidRDefault="00AE2096" w:rsidP="00AE2096">
      <w:pPr>
        <w:spacing w:line="240" w:lineRule="auto"/>
        <w:jc w:val="center"/>
        <w:rPr>
          <w:rFonts w:ascii="Times New Roman" w:hAnsi="Times New Roman" w:cs="Times New Roman"/>
          <w:b/>
          <w:sz w:val="24"/>
          <w:szCs w:val="24"/>
        </w:rPr>
      </w:pPr>
      <w:r w:rsidRPr="0085517C">
        <w:rPr>
          <w:rFonts w:ascii="Times New Roman" w:hAnsi="Times New Roman" w:cs="Times New Roman"/>
          <w:b/>
          <w:sz w:val="24"/>
          <w:szCs w:val="24"/>
        </w:rPr>
        <w:t>BAB II</w:t>
      </w:r>
    </w:p>
    <w:p w:rsidR="00AE2096" w:rsidRDefault="00AE2096" w:rsidP="00AE2096">
      <w:pPr>
        <w:spacing w:line="240" w:lineRule="auto"/>
        <w:jc w:val="center"/>
        <w:rPr>
          <w:rFonts w:ascii="Times New Roman" w:hAnsi="Times New Roman" w:cs="Times New Roman"/>
          <w:b/>
          <w:sz w:val="24"/>
          <w:szCs w:val="24"/>
          <w:lang w:val="id-ID"/>
        </w:rPr>
      </w:pPr>
      <w:r w:rsidRPr="0085517C">
        <w:rPr>
          <w:rFonts w:ascii="Times New Roman" w:hAnsi="Times New Roman" w:cs="Times New Roman"/>
          <w:b/>
          <w:sz w:val="24"/>
          <w:szCs w:val="24"/>
        </w:rPr>
        <w:t>TINJAUAN PUSTAKA</w:t>
      </w:r>
    </w:p>
    <w:p w:rsidR="00AE2096" w:rsidRPr="000D6A8B" w:rsidRDefault="00AE2096" w:rsidP="00AE2096">
      <w:pPr>
        <w:spacing w:line="240" w:lineRule="auto"/>
        <w:jc w:val="center"/>
        <w:rPr>
          <w:rFonts w:ascii="Times New Roman" w:hAnsi="Times New Roman" w:cs="Times New Roman"/>
          <w:b/>
          <w:sz w:val="24"/>
          <w:szCs w:val="24"/>
          <w:lang w:val="id-ID"/>
        </w:rPr>
      </w:pPr>
    </w:p>
    <w:p w:rsidR="00AE2096" w:rsidRPr="0085517C" w:rsidRDefault="00AE2096" w:rsidP="00AE2096">
      <w:pPr>
        <w:pStyle w:val="ListParagraph"/>
        <w:numPr>
          <w:ilvl w:val="0"/>
          <w:numId w:val="16"/>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lang w:val="id-ID"/>
        </w:rPr>
        <w:t>Landasan Teori</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lang w:val="id-ID"/>
        </w:rPr>
        <w:t>Usaha Mikro Kecil dan Menengah (</w:t>
      </w:r>
      <w:r w:rsidRPr="0085517C">
        <w:rPr>
          <w:rFonts w:ascii="Times New Roman" w:hAnsi="Times New Roman" w:cs="Times New Roman"/>
          <w:b/>
          <w:sz w:val="24"/>
          <w:szCs w:val="24"/>
        </w:rPr>
        <w:t>UMKM</w:t>
      </w:r>
      <w:r w:rsidRPr="0085517C">
        <w:rPr>
          <w:rFonts w:ascii="Times New Roman" w:hAnsi="Times New Roman" w:cs="Times New Roman"/>
          <w:b/>
          <w:sz w:val="24"/>
          <w:szCs w:val="24"/>
          <w:lang w:val="id-ID"/>
        </w:rPr>
        <w:t>)</w:t>
      </w:r>
    </w:p>
    <w:p w:rsidR="00AE2096" w:rsidRPr="0085517C" w:rsidRDefault="00AE2096" w:rsidP="00AE2096">
      <w:pPr>
        <w:pStyle w:val="ListParagraph"/>
        <w:numPr>
          <w:ilvl w:val="0"/>
          <w:numId w:val="1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Definisi</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Menurut Keputusan Presiden RI No.99 tahun 1998 bahwa UMKM adalah kegiatan ekonomi rakyat yang berskala kecil dengan bidang usaha yang secara mayoritas merupakan kegiatan usaha kecil dan perlu dilindungi untuk mencegah dari persaingan usaha yang tidak sehat. Sementara itu menurut UU No. 2</w:t>
      </w:r>
      <w:r w:rsidRPr="0085517C">
        <w:rPr>
          <w:rFonts w:ascii="Times New Roman" w:hAnsi="Times New Roman" w:cs="Times New Roman"/>
          <w:sz w:val="24"/>
          <w:szCs w:val="24"/>
          <w:lang w:val="id-ID"/>
        </w:rPr>
        <w:t>0</w:t>
      </w:r>
      <w:r w:rsidRPr="0085517C">
        <w:rPr>
          <w:rFonts w:ascii="Times New Roman" w:hAnsi="Times New Roman" w:cs="Times New Roman"/>
          <w:sz w:val="24"/>
          <w:szCs w:val="24"/>
        </w:rPr>
        <w:t xml:space="preserve"> tahun 2008 pengertian Usaha Mikro, Kecil dan Menengah (UMKM) </w:t>
      </w:r>
      <w:r w:rsidRPr="0085517C">
        <w:rPr>
          <w:rFonts w:ascii="Times New Roman" w:hAnsi="Times New Roman" w:cs="Times New Roman"/>
          <w:sz w:val="24"/>
          <w:szCs w:val="24"/>
          <w:lang w:val="id-ID"/>
        </w:rPr>
        <w:t xml:space="preserve">pada bab 1 pasal 1, </w:t>
      </w:r>
      <w:r w:rsidRPr="0085517C">
        <w:rPr>
          <w:rFonts w:ascii="Times New Roman" w:hAnsi="Times New Roman" w:cs="Times New Roman"/>
          <w:sz w:val="24"/>
          <w:szCs w:val="24"/>
        </w:rPr>
        <w:t>dikelompokkan kedalam tiga pengertian ya</w:t>
      </w:r>
      <w:r w:rsidRPr="0085517C">
        <w:rPr>
          <w:rFonts w:ascii="Times New Roman" w:hAnsi="Times New Roman" w:cs="Times New Roman"/>
          <w:sz w:val="24"/>
          <w:szCs w:val="24"/>
          <w:lang w:val="id-ID"/>
        </w:rPr>
        <w:t>itu</w:t>
      </w:r>
      <w:r w:rsidRPr="0085517C">
        <w:rPr>
          <w:rFonts w:ascii="Times New Roman" w:hAnsi="Times New Roman" w:cs="Times New Roman"/>
          <w:sz w:val="24"/>
          <w:szCs w:val="24"/>
        </w:rPr>
        <w:t xml:space="preserve"> :</w:t>
      </w:r>
    </w:p>
    <w:p w:rsidR="00AE2096" w:rsidRDefault="00AE2096" w:rsidP="00AE2096">
      <w:pPr>
        <w:pStyle w:val="ListParagraph"/>
        <w:numPr>
          <w:ilvl w:val="0"/>
          <w:numId w:val="19"/>
        </w:numPr>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Mikro</w:t>
      </w:r>
    </w:p>
    <w:p w:rsidR="00AE2096" w:rsidRPr="00C868A4" w:rsidRDefault="00AE2096" w:rsidP="00AE2096">
      <w:pPr>
        <w:pStyle w:val="ListParagraph"/>
        <w:spacing w:before="240" w:line="480" w:lineRule="auto"/>
        <w:ind w:left="1440" w:firstLine="720"/>
        <w:jc w:val="both"/>
        <w:rPr>
          <w:rFonts w:ascii="Times New Roman" w:hAnsi="Times New Roman" w:cs="Times New Roman"/>
          <w:sz w:val="24"/>
          <w:szCs w:val="24"/>
          <w:lang w:val="id-ID"/>
        </w:rPr>
      </w:pPr>
      <w:r w:rsidRPr="00C868A4">
        <w:rPr>
          <w:rFonts w:ascii="Times New Roman" w:hAnsi="Times New Roman" w:cs="Times New Roman"/>
          <w:sz w:val="24"/>
          <w:szCs w:val="24"/>
          <w:lang w:val="id-ID"/>
        </w:rPr>
        <w:t>Usaha mikro adalah usaha produktif milik orang perorangan dan/atau badan usaha perorangan yang memenuhi kriteria Usaha Mikro sebagaimana di atur dalam Undang-Undang ini.</w:t>
      </w:r>
    </w:p>
    <w:p w:rsidR="00AE2096" w:rsidRPr="0085517C" w:rsidRDefault="00AE2096" w:rsidP="00AE2096">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Kecil</w:t>
      </w:r>
    </w:p>
    <w:p w:rsidR="00AE2096" w:rsidRPr="0085517C" w:rsidRDefault="00AE2096" w:rsidP="00AE2096">
      <w:pPr>
        <w:pStyle w:val="ListParagraph"/>
        <w:spacing w:line="480" w:lineRule="auto"/>
        <w:ind w:left="144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kecil adalah usaha ekonomi produktif yang berdiri sendiri, yang dilakukan oleh orang  perorangan atau badan usaha yang bukan merupakan anak perusahaan atau bukan cabang perusahaan yang dimiliki, dikuasai, atau menjadi bagian baik langsung maupu</w:t>
      </w:r>
      <w:r>
        <w:rPr>
          <w:rFonts w:ascii="Times New Roman" w:hAnsi="Times New Roman" w:cs="Times New Roman"/>
          <w:sz w:val="24"/>
          <w:szCs w:val="24"/>
          <w:lang w:val="id-ID"/>
        </w:rPr>
        <w:t xml:space="preserve">n tidak langsung dari </w:t>
      </w:r>
      <w:r w:rsidRPr="0085517C">
        <w:rPr>
          <w:rFonts w:ascii="Times New Roman" w:hAnsi="Times New Roman" w:cs="Times New Roman"/>
          <w:sz w:val="24"/>
          <w:szCs w:val="24"/>
          <w:lang w:val="id-ID"/>
        </w:rPr>
        <w:t>Usaha Menengah atau Usaha Besar yang memenuhi kriteria Usaha Kecil sebagaimana dimaksud dalam Undang-Undang ini.</w:t>
      </w:r>
      <w:bookmarkStart w:id="0" w:name="_GoBack"/>
      <w:bookmarkEnd w:id="0"/>
    </w:p>
    <w:p w:rsidR="00AE2096" w:rsidRPr="0085517C" w:rsidRDefault="00AE2096" w:rsidP="00AE2096">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Menengah</w:t>
      </w:r>
    </w:p>
    <w:p w:rsidR="00AE2096" w:rsidRPr="0085517C" w:rsidRDefault="00AE2096" w:rsidP="00AE2096">
      <w:pPr>
        <w:pStyle w:val="ListParagraph"/>
        <w:spacing w:line="480" w:lineRule="auto"/>
        <w:ind w:left="144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rsidR="00AE2096" w:rsidRPr="0085517C" w:rsidRDefault="00AE2096" w:rsidP="00AE2096">
      <w:pPr>
        <w:pStyle w:val="ListParagraph"/>
        <w:numPr>
          <w:ilvl w:val="0"/>
          <w:numId w:val="1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MKM</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MKM memiliki beberapa kriteria untuk masing-masing usaha yang diatur dalam Undang-Undang Republik Indonesia No.20 Tahun 2008 tentang Usaha Mikro,Kecil dan Menengah pada bab IV pasal 6, yaitu:</w:t>
      </w:r>
    </w:p>
    <w:p w:rsidR="00AE2096" w:rsidRPr="0085517C" w:rsidRDefault="00AE2096" w:rsidP="00AE2096">
      <w:pPr>
        <w:pStyle w:val="ListParagraph"/>
        <w:numPr>
          <w:ilvl w:val="0"/>
          <w:numId w:val="2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Mikro</w:t>
      </w:r>
    </w:p>
    <w:p w:rsidR="00AE2096" w:rsidRPr="00201BF8" w:rsidRDefault="00AE2096" w:rsidP="00AE2096">
      <w:pPr>
        <w:pStyle w:val="ListParagraph"/>
        <w:numPr>
          <w:ilvl w:val="0"/>
          <w:numId w:val="1"/>
        </w:numPr>
        <w:spacing w:line="480" w:lineRule="auto"/>
        <w:jc w:val="both"/>
        <w:rPr>
          <w:rFonts w:ascii="Times New Roman" w:hAnsi="Times New Roman" w:cs="Times New Roman"/>
          <w:sz w:val="24"/>
          <w:szCs w:val="24"/>
          <w:lang w:val="id-ID"/>
        </w:rPr>
      </w:pPr>
      <w:r w:rsidRPr="00201BF8">
        <w:rPr>
          <w:rFonts w:ascii="Times New Roman" w:hAnsi="Times New Roman" w:cs="Times New Roman"/>
          <w:sz w:val="24"/>
          <w:szCs w:val="24"/>
          <w:lang w:val="id-ID"/>
        </w:rPr>
        <w:t>Memiliki kekayaan bersih paling banyak Rp50.000.000,00 (lima puluh juta rupiah) tidak termasuk tanah dan bangunan tempat usaha; atau</w:t>
      </w:r>
    </w:p>
    <w:p w:rsidR="00AE2096" w:rsidRPr="0085517C" w:rsidRDefault="00AE2096" w:rsidP="00AE2096">
      <w:pPr>
        <w:pStyle w:val="ListParagraph"/>
        <w:numPr>
          <w:ilvl w:val="0"/>
          <w:numId w:val="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hasil penjualan tahunan paling banyak Rp300.000.000,00 (tiga ratus juta rupiah)</w:t>
      </w:r>
    </w:p>
    <w:p w:rsidR="00AE2096" w:rsidRDefault="00AE2096" w:rsidP="00AE2096">
      <w:pPr>
        <w:pStyle w:val="ListParagraph"/>
        <w:numPr>
          <w:ilvl w:val="0"/>
          <w:numId w:val="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tenaga kerja tidak lebih dari empat orang</w:t>
      </w:r>
    </w:p>
    <w:p w:rsidR="00AE2096" w:rsidRDefault="00AE2096" w:rsidP="00AE2096">
      <w:pPr>
        <w:spacing w:line="480" w:lineRule="auto"/>
        <w:jc w:val="both"/>
        <w:rPr>
          <w:rFonts w:ascii="Times New Roman" w:hAnsi="Times New Roman" w:cs="Times New Roman"/>
          <w:sz w:val="24"/>
          <w:szCs w:val="24"/>
          <w:lang w:val="id-ID"/>
        </w:rPr>
      </w:pPr>
    </w:p>
    <w:p w:rsidR="00AE2096" w:rsidRPr="002A16C6" w:rsidRDefault="00AE2096" w:rsidP="00AE2096">
      <w:pPr>
        <w:spacing w:line="480" w:lineRule="auto"/>
        <w:jc w:val="both"/>
        <w:rPr>
          <w:rFonts w:ascii="Times New Roman" w:hAnsi="Times New Roman" w:cs="Times New Roman"/>
          <w:sz w:val="24"/>
          <w:szCs w:val="24"/>
          <w:lang w:val="id-ID"/>
        </w:rPr>
      </w:pPr>
    </w:p>
    <w:p w:rsidR="00AE2096" w:rsidRPr="0085517C" w:rsidRDefault="00AE2096" w:rsidP="00AE2096">
      <w:pPr>
        <w:pStyle w:val="ListParagraph"/>
        <w:numPr>
          <w:ilvl w:val="0"/>
          <w:numId w:val="2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Kecil</w:t>
      </w:r>
    </w:p>
    <w:p w:rsidR="00AE2096" w:rsidRPr="0085517C" w:rsidRDefault="00AE2096" w:rsidP="00AE2096">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iliki kekayaan bersih lebih d</w:t>
      </w:r>
      <w:r w:rsidRPr="0085517C">
        <w:rPr>
          <w:rFonts w:ascii="Times New Roman" w:hAnsi="Times New Roman" w:cs="Times New Roman"/>
          <w:sz w:val="24"/>
          <w:szCs w:val="24"/>
          <w:lang w:val="id-ID"/>
        </w:rPr>
        <w:t>ari Rp50.000.000,00 (lima puluh juta rupiah) sampai dengan paling banyak Rp500.000.000,00 (lima ratus juta rupiah) tidak termasuk tanah dan bangunan tempat usaha; atau</w:t>
      </w:r>
    </w:p>
    <w:p w:rsidR="00AE2096" w:rsidRDefault="00AE2096" w:rsidP="00AE2096">
      <w:pPr>
        <w:pStyle w:val="ListParagraph"/>
        <w:numPr>
          <w:ilvl w:val="0"/>
          <w:numId w:val="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Memiliki hasil penjualan tahunan lebih dari Rp300.000.000,00 </w:t>
      </w:r>
    </w:p>
    <w:p w:rsidR="00AE2096" w:rsidRPr="0085517C" w:rsidRDefault="00AE2096" w:rsidP="00AE2096">
      <w:pPr>
        <w:pStyle w:val="ListParagraph"/>
        <w:numPr>
          <w:ilvl w:val="0"/>
          <w:numId w:val="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tiga ratus juta rupiah) sampai dengan paling banyak Rp2.500.000.000,00 (dua milyar lima ratus juta rupiah)</w:t>
      </w:r>
    </w:p>
    <w:p w:rsidR="00AE2096" w:rsidRPr="0085517C" w:rsidRDefault="00AE2096" w:rsidP="00AE2096">
      <w:pPr>
        <w:pStyle w:val="ListParagraph"/>
        <w:numPr>
          <w:ilvl w:val="0"/>
          <w:numId w:val="2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Menengah</w:t>
      </w:r>
    </w:p>
    <w:p w:rsidR="00AE2096" w:rsidRPr="0085517C" w:rsidRDefault="00AE2096" w:rsidP="00AE2096">
      <w:pPr>
        <w:pStyle w:val="ListParagraph"/>
        <w:numPr>
          <w:ilvl w:val="0"/>
          <w:numId w:val="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kekayaan bersih lebih dari Rp500.000.000,00 (lima ratus juta rupiah) sampai dengan paling banyak Rp10.000.000.000,00 (sepuluh milyar rupiah) tidak termasuk tanah dan bangunan tempat usaha; atau</w:t>
      </w:r>
    </w:p>
    <w:p w:rsidR="00AE2096" w:rsidRPr="0085517C" w:rsidRDefault="00AE2096" w:rsidP="00AE2096">
      <w:pPr>
        <w:pStyle w:val="ListParagraph"/>
        <w:numPr>
          <w:ilvl w:val="0"/>
          <w:numId w:val="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hasil penjualan tahunan lebih dari Rp2.500.000.000,00 (dua milyar lima ratus juta rupiah) sampai dengan paling banyak Rp50.000.000.000,00 (lima puluh milyar rupiah)</w:t>
      </w:r>
    </w:p>
    <w:p w:rsidR="00AE2096"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Informasi </w:t>
      </w:r>
    </w:p>
    <w:p w:rsidR="00AE2096" w:rsidRPr="00E0080E" w:rsidRDefault="00AE2096" w:rsidP="00AE2096">
      <w:pPr>
        <w:pStyle w:val="ListParagraph"/>
        <w:spacing w:line="480" w:lineRule="auto"/>
        <w:ind w:left="1080" w:firstLine="360"/>
        <w:jc w:val="both"/>
        <w:rPr>
          <w:rFonts w:ascii="Times New Roman" w:hAnsi="Times New Roman" w:cs="Times New Roman"/>
          <w:b/>
          <w:sz w:val="24"/>
          <w:szCs w:val="24"/>
          <w:lang w:val="id-ID"/>
        </w:rPr>
      </w:pPr>
      <w:r w:rsidRPr="00E0080E">
        <w:rPr>
          <w:rFonts w:ascii="Times New Roman" w:hAnsi="Times New Roman" w:cs="Times New Roman"/>
          <w:sz w:val="24"/>
          <w:szCs w:val="24"/>
        </w:rPr>
        <w:t>Menurut George dan William (2000) Informasi merupakan data yang diolah sehingga dapat dijadikan dasar untuk mengambil keputusan.Dalam bisnis, informasi itu mempunyai pengertian yang lebih penting yaitu sebgai dasar pengambilan keputusan.Informasi usaha membantu dalam memilih jalan keluar sekarang atau masa datang untuk mencapai tujuan perusahan.Oleh karena itu pemprosesan data dibutuhkan untuk memberikan perubahan terhadap data yang ada untuk mengh</w:t>
      </w:r>
      <w:r>
        <w:rPr>
          <w:rFonts w:ascii="Times New Roman" w:hAnsi="Times New Roman" w:cs="Times New Roman"/>
          <w:sz w:val="24"/>
          <w:szCs w:val="24"/>
        </w:rPr>
        <w:t>asilkan informasi yang berguna.</w:t>
      </w:r>
      <w:r w:rsidRPr="00E0080E">
        <w:rPr>
          <w:rFonts w:ascii="Times New Roman" w:hAnsi="Times New Roman" w:cs="Times New Roman"/>
          <w:sz w:val="24"/>
          <w:szCs w:val="24"/>
        </w:rPr>
        <w:t xml:space="preserve">Pemprosesan data untuk menghasilkan informasi membutuhkan tiga operasi, yaitu data input, data tranformation dan information output. Pada bagianoutput ini, membutukan aktivitas sebelum data tersebut ditransformasikan yaitu :recording, coding, stroring dan selecting. Data yang telah diseleksi kemudian akan ditransformasikan dengan aktivitas pertama dan seterusnya adalah calculating, summarizing, classifying. Setelah aktivitas klasifikasi dilakukan maka informasi dapat </w:t>
      </w:r>
      <w:r w:rsidRPr="00E0080E">
        <w:rPr>
          <w:rFonts w:ascii="Times New Roman" w:hAnsi="Times New Roman" w:cs="Times New Roman"/>
          <w:sz w:val="24"/>
          <w:szCs w:val="24"/>
        </w:rPr>
        <w:lastRenderedPageBreak/>
        <w:t>dihasilkan, apakah akan ditampilkan, diprodu</w:t>
      </w:r>
      <w:r>
        <w:rPr>
          <w:rFonts w:ascii="Times New Roman" w:hAnsi="Times New Roman" w:cs="Times New Roman"/>
          <w:sz w:val="24"/>
          <w:szCs w:val="24"/>
        </w:rPr>
        <w:t>ksi kembali atau dikomu</w:t>
      </w:r>
      <w:r>
        <w:rPr>
          <w:rFonts w:ascii="Times New Roman" w:hAnsi="Times New Roman" w:cs="Times New Roman"/>
          <w:sz w:val="24"/>
          <w:szCs w:val="24"/>
          <w:lang w:val="id-ID"/>
        </w:rPr>
        <w:t>nikasikan</w:t>
      </w:r>
      <w:r w:rsidRPr="00E0080E">
        <w:rPr>
          <w:rFonts w:ascii="Times New Roman" w:hAnsi="Times New Roman" w:cs="Times New Roman"/>
          <w:sz w:val="24"/>
          <w:szCs w:val="24"/>
        </w:rPr>
        <w:t xml:space="preserve"> jarak jauhGeorge dan William (2000)</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Akuntansi </w:t>
      </w:r>
    </w:p>
    <w:p w:rsidR="00AE2096" w:rsidRPr="0085517C" w:rsidRDefault="00AE2096" w:rsidP="00AE2096">
      <w:pPr>
        <w:pStyle w:val="ListParagraph"/>
        <w:numPr>
          <w:ilvl w:val="0"/>
          <w:numId w:val="2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gertian Akuntansi </w:t>
      </w:r>
    </w:p>
    <w:p w:rsidR="00AE2096" w:rsidRPr="0085517C" w:rsidRDefault="00AE2096" w:rsidP="00AE2096">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gertian akuntansi menurut Suwardjono (2002 : 5) adalah sebagai berikut :“Seni pencatatan, penggolongan, dan peringkasan transaksi dan kejadian yang bersifat keuangan dengan cara yang berdaya guna dan dalam bentuk uang, dan penginterprestasian hasil proses tersebut.” </w:t>
      </w:r>
    </w:p>
    <w:p w:rsidR="00AE2096" w:rsidRPr="0085517C" w:rsidRDefault="00AE2096" w:rsidP="00AE2096">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Sedangkan pengertian akuntansi menurut Jusup (2003: 4) dapat dirumuskan dari dua sudut pandang, yaitu dari sudut pemakai jasa akuntansi, dan dari sudut proses kegiatannya. Dari sudut pemakainya akuntansi didefiniskan sebagai suatu disiplin yang menyediakan informasi yang diperlukan untuk melaksanakan kegiatan secara efisien dan mengevaluasi kegiatan-kegiatan suatu organisasi.</w:t>
      </w:r>
    </w:p>
    <w:p w:rsidR="00AE2096" w:rsidRPr="0085517C" w:rsidRDefault="00AE2096" w:rsidP="00AE2096">
      <w:pPr>
        <w:pStyle w:val="ListParagraph"/>
        <w:spacing w:line="480" w:lineRule="auto"/>
        <w:ind w:left="1069"/>
        <w:jc w:val="both"/>
        <w:rPr>
          <w:rFonts w:ascii="Times New Roman" w:hAnsi="Times New Roman" w:cs="Times New Roman"/>
          <w:sz w:val="24"/>
          <w:szCs w:val="24"/>
          <w:lang w:val="id-ID"/>
        </w:rPr>
      </w:pPr>
      <w:r w:rsidRPr="0085517C">
        <w:rPr>
          <w:rFonts w:ascii="Times New Roman" w:hAnsi="Times New Roman" w:cs="Times New Roman"/>
          <w:sz w:val="24"/>
          <w:szCs w:val="24"/>
        </w:rPr>
        <w:t>Sedangkan ditinjau dari sudut kegiatannya, akuntansi didefinisikan sebagai proses pencatatan, penggolongan, peringkasan, pelaporan, dan penganalisaan data keuangan suatu organisasi.</w:t>
      </w:r>
    </w:p>
    <w:p w:rsidR="00AE2096" w:rsidRPr="0085517C" w:rsidRDefault="00AE2096" w:rsidP="00AE2096">
      <w:pPr>
        <w:pStyle w:val="ListParagraph"/>
        <w:numPr>
          <w:ilvl w:val="0"/>
          <w:numId w:val="2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Sebagai Suatu Proses </w:t>
      </w:r>
    </w:p>
    <w:p w:rsidR="00AE2096" w:rsidRPr="0085517C" w:rsidRDefault="00AE2096" w:rsidP="00AE2096">
      <w:pPr>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Pada tahun 1912, sistem akuntansi semakin berkembang menjadi suatu yang penting, hal ini karena di tahun tersebut adanya penerapan konstitusi de</w:t>
      </w:r>
      <w:r w:rsidRPr="0085517C">
        <w:rPr>
          <w:rFonts w:ascii="Times New Roman" w:hAnsi="Times New Roman" w:cs="Times New Roman"/>
          <w:sz w:val="24"/>
          <w:szCs w:val="24"/>
          <w:lang w:val="id-ID"/>
        </w:rPr>
        <w:t>n</w:t>
      </w:r>
      <w:r w:rsidRPr="0085517C">
        <w:rPr>
          <w:rFonts w:ascii="Times New Roman" w:hAnsi="Times New Roman" w:cs="Times New Roman"/>
          <w:sz w:val="24"/>
          <w:szCs w:val="24"/>
        </w:rPr>
        <w:t>gan 14 ke-13 pasal yang memberikan wewenang kepada negara untuk memungut pajak pendapatan.Sebuah persoalan yang cukup serius muncul sehingga keperluan akuntansi smekain meningkat.Karena aktivitas perusahaan selalu berubah, maka prosedur di</w:t>
      </w:r>
      <w:r>
        <w:rPr>
          <w:rFonts w:ascii="Times New Roman" w:hAnsi="Times New Roman" w:cs="Times New Roman"/>
          <w:sz w:val="24"/>
          <w:szCs w:val="24"/>
          <w:lang w:val="id-ID"/>
        </w:rPr>
        <w:t>s</w:t>
      </w:r>
      <w:r w:rsidRPr="0085517C">
        <w:rPr>
          <w:rFonts w:ascii="Times New Roman" w:hAnsi="Times New Roman" w:cs="Times New Roman"/>
          <w:sz w:val="24"/>
          <w:szCs w:val="24"/>
        </w:rPr>
        <w:t>usun tanpa adan</w:t>
      </w:r>
      <w:r w:rsidRPr="0085517C">
        <w:rPr>
          <w:rFonts w:ascii="Times New Roman" w:hAnsi="Times New Roman" w:cs="Times New Roman"/>
          <w:sz w:val="24"/>
          <w:szCs w:val="24"/>
          <w:lang w:val="id-ID"/>
        </w:rPr>
        <w:t>y</w:t>
      </w:r>
      <w:r w:rsidRPr="0085517C">
        <w:rPr>
          <w:rFonts w:ascii="Times New Roman" w:hAnsi="Times New Roman" w:cs="Times New Roman"/>
          <w:sz w:val="24"/>
          <w:szCs w:val="24"/>
        </w:rPr>
        <w:t>a perdebatan dan di</w:t>
      </w:r>
      <w:r>
        <w:rPr>
          <w:rFonts w:ascii="Times New Roman" w:hAnsi="Times New Roman" w:cs="Times New Roman"/>
          <w:sz w:val="24"/>
          <w:szCs w:val="24"/>
          <w:lang w:val="id-ID"/>
        </w:rPr>
        <w:t>s</w:t>
      </w:r>
      <w:r w:rsidRPr="0085517C">
        <w:rPr>
          <w:rFonts w:ascii="Times New Roman" w:hAnsi="Times New Roman" w:cs="Times New Roman"/>
          <w:sz w:val="24"/>
          <w:szCs w:val="24"/>
        </w:rPr>
        <w:t xml:space="preserve">kusi secara luas (Soemarso, 2004).Sehingga </w:t>
      </w:r>
      <w:r w:rsidRPr="0085517C">
        <w:rPr>
          <w:rFonts w:ascii="Times New Roman" w:hAnsi="Times New Roman" w:cs="Times New Roman"/>
          <w:sz w:val="24"/>
          <w:szCs w:val="24"/>
        </w:rPr>
        <w:lastRenderedPageBreak/>
        <w:t>pada saat itu akuntansi dikatakan sebagai suatu prses karena para akuntan menyusun dan menggembangkan metode guna memenuhi kebutuhan masing-masing perusahaan dengan memberikan dan menghasilkan prosedur yang berbeda antar perus</w:t>
      </w:r>
      <w:r>
        <w:rPr>
          <w:rFonts w:ascii="Times New Roman" w:hAnsi="Times New Roman" w:cs="Times New Roman"/>
          <w:sz w:val="24"/>
          <w:szCs w:val="24"/>
          <w:lang w:val="id-ID"/>
        </w:rPr>
        <w:t>a</w:t>
      </w:r>
      <w:r w:rsidRPr="0085517C">
        <w:rPr>
          <w:rFonts w:ascii="Times New Roman" w:hAnsi="Times New Roman" w:cs="Times New Roman"/>
          <w:sz w:val="24"/>
          <w:szCs w:val="24"/>
        </w:rPr>
        <w:t xml:space="preserve">haan walaupun mempunyai aktivitas sama. </w:t>
      </w:r>
    </w:p>
    <w:p w:rsidR="00AE2096" w:rsidRPr="0085517C" w:rsidRDefault="00AE2096" w:rsidP="00AE2096">
      <w:pPr>
        <w:pStyle w:val="ListParagraph"/>
        <w:numPr>
          <w:ilvl w:val="0"/>
          <w:numId w:val="2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Sebagai Suatu Sistem Informasi </w:t>
      </w:r>
    </w:p>
    <w:p w:rsidR="00AE2096" w:rsidRPr="0085517C" w:rsidRDefault="00AE2096" w:rsidP="00AE2096">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Akuntansi adalah sistem informasi yang mengukur aktivitas bisnis, mengolah data menjadi laporan, dan mengkomunikasikan hasilnya kepada para pengambil keputusan.Akuntansi adalah “bahasa bisnis” karena dengan akuntansi sebagian besar informasi bisnis dikomunikasikan.Perusahaan mendistribusikan laporan akuntansi yang meringkas kinerja keuangan perusahaan kepada pemilik, kreditur, pemerintaha</w:t>
      </w:r>
      <w:r>
        <w:rPr>
          <w:rFonts w:ascii="Times New Roman" w:hAnsi="Times New Roman" w:cs="Times New Roman"/>
          <w:sz w:val="24"/>
          <w:szCs w:val="24"/>
          <w:lang w:val="id-ID"/>
        </w:rPr>
        <w:t>n</w:t>
      </w:r>
      <w:r w:rsidRPr="0085517C">
        <w:rPr>
          <w:rFonts w:ascii="Times New Roman" w:hAnsi="Times New Roman" w:cs="Times New Roman"/>
          <w:sz w:val="24"/>
          <w:szCs w:val="24"/>
        </w:rPr>
        <w:t>, dan calon investor. Semakin baik anda menguasai bahasa bisnis, akan semakin baik pula anda mengelola perusahaan Jusup (2011 : 4).</w:t>
      </w:r>
    </w:p>
    <w:p w:rsidR="00AE2096" w:rsidRPr="0085517C" w:rsidRDefault="00AE2096" w:rsidP="00AE2096">
      <w:pPr>
        <w:pStyle w:val="ListParagraph"/>
        <w:numPr>
          <w:ilvl w:val="0"/>
          <w:numId w:val="2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idang Akuntansi </w:t>
      </w:r>
    </w:p>
    <w:p w:rsidR="00AE2096" w:rsidRPr="0085517C" w:rsidRDefault="00AE2096" w:rsidP="00AE2096">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rikut ini bidang-bidang khusus akuntansi menurut Rudianto (2009: 8-9) </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Manajemen adalah bidang akuntansi yang berfungsi untuk menyediakan data dan informasi bagi pengambil keputusan manajemen untuk operasi harian dan perencanaan operasi di masa mendatang. Misalnya, menyediakan data biaya guna menentukan harga jual produk tertentu dan pertimbangan yang terkait.</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Biaya adalah bidang akuntansi dengan fungsi utama sebagai alat pengendalian biaya di dalam proses produksi yang dilakukan perusahaan. Kegiatan utama dari bidang ini adalah menyediakan data biaya aktual dan biaya perencanaan untuk suatu perusahaan. </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Akuntansi Keuangan adalah bidang akuntani yang bertugas untuk menjalankan keseluruhan proses akuntansi sehingga dapat menghasilkan informasi keuangan bagi pihak eksternal perusahaan, seperti laporan laba rugi, laporan perubahan laba ditahan, neraca dan laporan arus kas. Secara umum bidang akuntansi keuangan berungsi untuk mencatat dan melaporkan keseluruhan transaksi dan keadaan keuangan berfungsi untuk mencatat dan melaporkan keseluruhan transaksi dan keadaan keuangan dari suatu badan usaha bagi kepentingan pihak-pihak di luar perusahaan.</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uditing adalah bidang akuntansi yang fungsi utamanya adalah untuk menjalankan pemeriksaan (audit) atas laporan keuangan yang dihasilkan oleh suatu perusahaan. Pemeriksaan dilakukan oleh staf perusahaan itu sendiri, maka orang itu disebut sebagai internal auditor. Danhasil pemer</w:t>
      </w:r>
      <w:r>
        <w:rPr>
          <w:rFonts w:ascii="Times New Roman" w:hAnsi="Times New Roman" w:cs="Times New Roman"/>
          <w:sz w:val="24"/>
          <w:szCs w:val="24"/>
          <w:lang w:val="id-ID"/>
        </w:rPr>
        <w:t>i</w:t>
      </w:r>
      <w:r w:rsidRPr="0085517C">
        <w:rPr>
          <w:rFonts w:ascii="Times New Roman" w:hAnsi="Times New Roman" w:cs="Times New Roman"/>
          <w:sz w:val="24"/>
          <w:szCs w:val="24"/>
        </w:rPr>
        <w:t xml:space="preserve">ksaan tersebut digunakan untuk kepentingan intenal perusahaan. Jika pemeriksaan laporan keuangan tersebut dilakukan oleh pihak diluar perusahaan, maka orang itu disebut dengan independent auditor atau akuntan publik. </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Pajak adalah bidang akuntansi yang fungsi utamanya adalah untuk mempersiapkan data tentang segala sesuatu yang terkait dengan kewajiban dan hak perpajakan dari setiap transaksi yang dilakukan perusahaan. Lingkup kerja di dalam bidang ini mencakup aktivitas perhitungan pajak yang harus dibayar dari setiap transaksi yang dilakukan perusahaan, sampai dengan perhitungan pengembalian pajak (restitusi pajak) yang menjadi hak perusahaan tersebut. </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Sistem Akuntansi adalah bidang akuntansi yang terfokus pada aktivitas mendesain dan mengimplementasikan prosedur dan pengamanan data </w:t>
      </w:r>
      <w:r w:rsidRPr="0085517C">
        <w:rPr>
          <w:rFonts w:ascii="Times New Roman" w:hAnsi="Times New Roman" w:cs="Times New Roman"/>
          <w:sz w:val="24"/>
          <w:szCs w:val="24"/>
        </w:rPr>
        <w:lastRenderedPageBreak/>
        <w:t xml:space="preserve">keuangan perusahaan. Tujuan utama dari setiap aktivitas bidang ini adalah untuk mengamankan harta yang dimiliki perusahaan. </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Anggaran adalah bidang akuntani yang memfokuskan diri pada pembuatan rencana kerja perusahaan dimasa mendatang, dengan menggunakan data katual dari masa lalu. Di samping menyusun rencana kerja, bidang ini juga bertugas mengendalikan rencana kerja tersebut, sehingga menjamin agar aktivitas operasi harian perusahaan sesuai dengan rencana yang telah dibuat.</w:t>
      </w:r>
    </w:p>
    <w:p w:rsidR="00AE2096" w:rsidRPr="0085517C"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Internasional adalah bidang akuntansi yang memfokuskan diri pada persoalan-persoalan akuntansi yang terkait derngan transaksi internasional (melintasi batas negara) yang dilakukan oleh perusahaanperusahaan multinasionall. Mencakup bidang ini adalah seluruh upaya untuk memahami hukum dan aturan perpajakan dari setiap negara dimana perusahaan multinasional beroperasi. </w:t>
      </w:r>
    </w:p>
    <w:p w:rsidR="00AE2096" w:rsidRDefault="00AE2096" w:rsidP="00AE2096">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Sektor Publik adalah bidang akuntansi mengkhususkan diri pada pencatatan dan pelaporan transaksi dari organisasi pemerintahan da organisasi nonprofit lainnya. Hal ini diperlukan karen aorganisasi nonprofit adalah organisasi yang didirikan engan tujuan bukan untuk menghasilkan labausaha, sebagamana perusahaan komersial lainnya. Seperti, pemerintahan, rumah sakit, yayasan sosial, panti jompo dan sebagainya.</w:t>
      </w:r>
    </w:p>
    <w:p w:rsidR="00AE2096" w:rsidRPr="006B5B50" w:rsidRDefault="00AE2096" w:rsidP="00AE2096">
      <w:pPr>
        <w:pStyle w:val="ListParagraph"/>
        <w:spacing w:line="480" w:lineRule="auto"/>
        <w:ind w:left="1800"/>
        <w:jc w:val="both"/>
        <w:rPr>
          <w:rFonts w:ascii="Times New Roman" w:hAnsi="Times New Roman" w:cs="Times New Roman"/>
          <w:sz w:val="24"/>
          <w:szCs w:val="24"/>
          <w:lang w:val="id-ID"/>
        </w:rPr>
      </w:pPr>
    </w:p>
    <w:p w:rsidR="00AE2096" w:rsidRPr="00EE3E2E" w:rsidRDefault="00AE2096" w:rsidP="00AE2096">
      <w:pPr>
        <w:spacing w:line="480" w:lineRule="auto"/>
        <w:jc w:val="both"/>
        <w:rPr>
          <w:rFonts w:ascii="Times New Roman" w:hAnsi="Times New Roman" w:cs="Times New Roman"/>
          <w:sz w:val="24"/>
          <w:szCs w:val="24"/>
          <w:lang w:val="id-ID"/>
        </w:rPr>
      </w:pP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Informasi Akuntansi</w:t>
      </w:r>
    </w:p>
    <w:p w:rsidR="00AE2096" w:rsidRPr="0085517C" w:rsidRDefault="00AE2096" w:rsidP="00AE2096">
      <w:pPr>
        <w:spacing w:line="480" w:lineRule="auto"/>
        <w:ind w:left="72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Belkaoi (2000) mendefinisikan informasi akuntansi sebagaiinformasi kuantitatif tentang entitas ekonomi yang bermanfaat untuk pengambilan keputusan ekonomi dalam menentukan pilihan pilihan diantara alternatif-alternatif tindakan. Penggunaan informasi akuntansiitu untuk perencanaan strategis, pengawasan manajemen dan pengawasan operasional. </w:t>
      </w:r>
    </w:p>
    <w:p w:rsidR="00AE2096" w:rsidRPr="0085517C" w:rsidRDefault="00AE2096" w:rsidP="00AE2096">
      <w:pPr>
        <w:spacing w:line="480" w:lineRule="auto"/>
        <w:ind w:left="72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pada dasarnya bersifat keuangan dan terutama digunakan untuk tujuan pengambilan keputusan, pengawasan dan implementasi keputusan-keputusan perusahaan. Agar data keuangan dapat dimanfaatkan dengan baik oleh pihak internal maupun eksternal perusahaan, maka data tersebut harus disusun dalam bentuk-bentuk yang sesuai. Informasi akuntansi digolongkan tiga jenis yaitu informasi operasi, informasi akuntansi manajemen, dan informasi akuntansi keuangan (Mulyadi,2001):</w:t>
      </w:r>
    </w:p>
    <w:p w:rsidR="00AE2096" w:rsidRPr="0085517C" w:rsidRDefault="00AE2096" w:rsidP="00AE2096">
      <w:pPr>
        <w:pStyle w:val="ListParagraph"/>
        <w:numPr>
          <w:ilvl w:val="0"/>
          <w:numId w:val="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Operasi</w:t>
      </w:r>
    </w:p>
    <w:p w:rsidR="00AE2096"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ini menyediakan data mentah bagi informasi akuntansi keuangan dan informasi akuntansi manajemen. Informasi operasi yang terdapat pada perusahaan manufaktur antara lain: informasi produksi, informasi pembelian dan pemakaian bahan baku, informasi penggajian, informasi penjualan; dan lain-lain (Mulyadi,2001)</w:t>
      </w:r>
    </w:p>
    <w:p w:rsidR="00AE2096" w:rsidRDefault="00AE2096" w:rsidP="00AE2096">
      <w:pPr>
        <w:pStyle w:val="ListParagraph"/>
        <w:spacing w:line="480" w:lineRule="auto"/>
        <w:ind w:left="1080" w:firstLine="360"/>
        <w:jc w:val="both"/>
        <w:rPr>
          <w:rFonts w:ascii="Times New Roman" w:hAnsi="Times New Roman" w:cs="Times New Roman"/>
          <w:sz w:val="24"/>
          <w:szCs w:val="24"/>
          <w:lang w:val="id-ID"/>
        </w:rPr>
      </w:pPr>
    </w:p>
    <w:p w:rsidR="00AE2096" w:rsidRDefault="00AE2096" w:rsidP="00AE2096">
      <w:pPr>
        <w:pStyle w:val="ListParagraph"/>
        <w:spacing w:line="480" w:lineRule="auto"/>
        <w:ind w:left="1080" w:firstLine="360"/>
        <w:jc w:val="both"/>
        <w:rPr>
          <w:rFonts w:ascii="Times New Roman" w:hAnsi="Times New Roman" w:cs="Times New Roman"/>
          <w:sz w:val="24"/>
          <w:szCs w:val="24"/>
          <w:lang w:val="id-ID"/>
        </w:rPr>
      </w:pP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p>
    <w:p w:rsidR="00AE2096" w:rsidRPr="0085517C" w:rsidRDefault="00AE2096" w:rsidP="00AE2096">
      <w:pPr>
        <w:pStyle w:val="ListParagraph"/>
        <w:numPr>
          <w:ilvl w:val="0"/>
          <w:numId w:val="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Manajemen</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ini digunakan dalam tiga fungsi manajemen,</w:t>
      </w:r>
      <w:r>
        <w:rPr>
          <w:rFonts w:ascii="Times New Roman" w:hAnsi="Times New Roman" w:cs="Times New Roman"/>
          <w:sz w:val="24"/>
          <w:szCs w:val="24"/>
          <w:lang w:val="id-ID"/>
        </w:rPr>
        <w:t xml:space="preserve"> yaitu (1) perencanaan; (2) imp</w:t>
      </w:r>
      <w:r w:rsidRPr="0085517C">
        <w:rPr>
          <w:rFonts w:ascii="Times New Roman" w:hAnsi="Times New Roman" w:cs="Times New Roman"/>
          <w:sz w:val="24"/>
          <w:szCs w:val="24"/>
          <w:lang w:val="id-ID"/>
        </w:rPr>
        <w:t>leme</w:t>
      </w:r>
      <w:r>
        <w:rPr>
          <w:rFonts w:ascii="Times New Roman" w:hAnsi="Times New Roman" w:cs="Times New Roman"/>
          <w:sz w:val="24"/>
          <w:szCs w:val="24"/>
          <w:lang w:val="id-ID"/>
        </w:rPr>
        <w:t>n</w:t>
      </w:r>
      <w:r w:rsidRPr="0085517C">
        <w:rPr>
          <w:rFonts w:ascii="Times New Roman" w:hAnsi="Times New Roman" w:cs="Times New Roman"/>
          <w:sz w:val="24"/>
          <w:szCs w:val="24"/>
          <w:lang w:val="id-ID"/>
        </w:rPr>
        <w:t xml:space="preserve"> pengolahan informasi keuangan yang disebut akuntansi manajemen (Mulyadi,2001)</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Informasi akuntansi manajemen ini disajikan kepada manajemen perusahaan dalam berbagai laporan, seperti anggaran, laporan penjualan, laporan biaya produksi, laporan biaya menurut pusat pertanggung jawaban, laporan biaya menurut aktivitas, dan lain-lain.</w:t>
      </w:r>
    </w:p>
    <w:p w:rsidR="00AE2096" w:rsidRPr="0085517C" w:rsidRDefault="00AE2096" w:rsidP="00AE2096">
      <w:pPr>
        <w:pStyle w:val="ListParagraph"/>
        <w:numPr>
          <w:ilvl w:val="0"/>
          <w:numId w:val="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Keuangan</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keuangan digunakan baik oleh manajer maupun pihak eksternal perusahaan, dengan tujuan untuk menyediakan informasi yang menyangkut posisi keuangan, kinerja serta perubahan keuangan suatu perusahaan yang bermanfaat bagi sejumlah besar pemakai dalam pengambilan keputusan ekonomi (IAI,2001). Informasi akuntansi keuangan untuk pihak luar disajikan dalam laporan keuangan yang terdiri dari neraca, laporan laba rugi, dan laporan perubahan posisi keuangan.</w:t>
      </w:r>
    </w:p>
    <w:p w:rsidR="00AE2096" w:rsidRPr="0085517C" w:rsidRDefault="00AE2096" w:rsidP="00AE2096">
      <w:pPr>
        <w:pStyle w:val="ListParagraph"/>
        <w:numPr>
          <w:ilvl w:val="0"/>
          <w:numId w:val="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Informasi Akuntansi Statutori </w:t>
      </w:r>
      <w:r w:rsidRPr="003A1B98">
        <w:rPr>
          <w:rFonts w:ascii="Times New Roman" w:hAnsi="Times New Roman" w:cs="Times New Roman"/>
          <w:i/>
          <w:sz w:val="24"/>
          <w:szCs w:val="24"/>
        </w:rPr>
        <w:t>(Statutory Accounting Information)</w:t>
      </w:r>
      <w:r w:rsidRPr="0085517C">
        <w:rPr>
          <w:rFonts w:ascii="Times New Roman" w:hAnsi="Times New Roman" w:cs="Times New Roman"/>
          <w:sz w:val="24"/>
          <w:szCs w:val="24"/>
        </w:rPr>
        <w:t xml:space="preserve"> merupakan informasi yang harus disiapkan sesuai dengan peraturan yang ada. </w:t>
      </w:r>
    </w:p>
    <w:p w:rsidR="00AE2096" w:rsidRPr="003A1B98" w:rsidRDefault="00AE2096" w:rsidP="00AE2096">
      <w:pPr>
        <w:pStyle w:val="ListParagraph"/>
        <w:numPr>
          <w:ilvl w:val="0"/>
          <w:numId w:val="5"/>
        </w:numPr>
        <w:spacing w:line="480" w:lineRule="auto"/>
        <w:jc w:val="both"/>
        <w:rPr>
          <w:rFonts w:ascii="Times New Roman" w:hAnsi="Times New Roman" w:cs="Times New Roman"/>
          <w:i/>
          <w:sz w:val="24"/>
          <w:szCs w:val="24"/>
          <w:lang w:val="id-ID"/>
        </w:rPr>
      </w:pPr>
      <w:r w:rsidRPr="0085517C">
        <w:rPr>
          <w:rFonts w:ascii="Times New Roman" w:hAnsi="Times New Roman" w:cs="Times New Roman"/>
          <w:sz w:val="24"/>
          <w:szCs w:val="24"/>
        </w:rPr>
        <w:t xml:space="preserve">Informasi Anggaran </w:t>
      </w:r>
      <w:r w:rsidRPr="003A1B98">
        <w:rPr>
          <w:rFonts w:ascii="Times New Roman" w:hAnsi="Times New Roman" w:cs="Times New Roman"/>
          <w:i/>
          <w:sz w:val="24"/>
          <w:szCs w:val="24"/>
        </w:rPr>
        <w:t xml:space="preserve">(Budgetary Information) </w:t>
      </w:r>
    </w:p>
    <w:p w:rsidR="00AE2096"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rupakan informasi akuntansi yang disajikan dalam bentuk anggaran yang berguna bagi pihak internal dalam perencanaan, penilaian, dan pengambilan keputusan. </w:t>
      </w:r>
    </w:p>
    <w:p w:rsidR="00AE2096" w:rsidRPr="00EE3E2E" w:rsidRDefault="00AE2096" w:rsidP="00AE2096">
      <w:pPr>
        <w:pStyle w:val="ListParagraph"/>
        <w:spacing w:line="480" w:lineRule="auto"/>
        <w:ind w:left="1440"/>
        <w:jc w:val="both"/>
        <w:rPr>
          <w:rFonts w:ascii="Times New Roman" w:hAnsi="Times New Roman" w:cs="Times New Roman"/>
          <w:sz w:val="24"/>
          <w:szCs w:val="24"/>
          <w:lang w:val="id-ID"/>
        </w:rPr>
      </w:pPr>
    </w:p>
    <w:p w:rsidR="00AE2096" w:rsidRPr="0085517C" w:rsidRDefault="00AE2096" w:rsidP="00AE2096">
      <w:pPr>
        <w:pStyle w:val="ListParagraph"/>
        <w:numPr>
          <w:ilvl w:val="0"/>
          <w:numId w:val="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Informasi Tambahan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merupakan informasi akuntansi lain yang disiapkan perusahaan guna meningkatkan efektivitas pengambilan keputusan, seperti laporan gaji karyawan, laporan jumlah produksi dan laporan biaya produksi.</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lang w:val="id-ID"/>
        </w:rPr>
        <w:t>Tujuan Informasi Akuntansi</w:t>
      </w:r>
    </w:p>
    <w:p w:rsidR="00AE2096" w:rsidRPr="0085517C" w:rsidRDefault="00AE2096" w:rsidP="00AE2096">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Ikhsan dan Ishak (2008:3) menyatakan bahwa sistem informasi dimanfaatkan untuk membantu dalam proses perencanaan, pengkoordinasian, dan pengendalian yang kompleks. Selanjutnya Ikhsan dan Ishak (2008:6) menyatakan bahwa informasi akuntansi melalui pelaporan keuangan sebagai hasil dari sistem informasi keuangan memiliki tujuan yaitu:</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laporan keuangan yang dapat dipercaya dan bermanfaat bagi investor serta kreditor sebagai dasar pengambilan keputusan dan pemberian kredit</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mengenai posisi keuangan perusahaan dengan menggunakan sumber-sumber ekonomi (kekayaan) perusahaan serta asal dari kekayaan tersebut</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kinerja perusahaan dan menghasilkan laba.</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kemampuan perusahaan dalam melunasi hutang-hutangnya.</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sumber-sumber pendanaan perusahaan.</w:t>
      </w:r>
    </w:p>
    <w:p w:rsidR="00AE2096" w:rsidRPr="0085517C" w:rsidRDefault="00AE2096" w:rsidP="00AE2096">
      <w:pPr>
        <w:pStyle w:val="ListParagraph"/>
        <w:numPr>
          <w:ilvl w:val="0"/>
          <w:numId w:val="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yang dapat membantu para pemakai dalam memperkirakan arus kas masuk ke dalam perusahaan.</w:t>
      </w:r>
    </w:p>
    <w:p w:rsidR="00AE2096" w:rsidRPr="0085517C" w:rsidRDefault="00AE2096" w:rsidP="00AE2096">
      <w:pPr>
        <w:pStyle w:val="ListParagraph"/>
        <w:spacing w:line="480" w:lineRule="auto"/>
        <w:ind w:left="1080"/>
        <w:jc w:val="both"/>
        <w:rPr>
          <w:rFonts w:ascii="Times New Roman" w:hAnsi="Times New Roman" w:cs="Times New Roman"/>
          <w:sz w:val="24"/>
          <w:szCs w:val="24"/>
          <w:lang w:val="id-ID"/>
        </w:rPr>
      </w:pP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Laporan Keuangan </w:t>
      </w:r>
    </w:p>
    <w:p w:rsidR="00AE2096" w:rsidRPr="0085517C" w:rsidRDefault="00AE2096" w:rsidP="00AE2096">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keuangan adalah laporan tertulis yang memberikan informasi kuantitatif tantang posisi keuangan dan perubahan-perubahannya, serta hasil yang dicapai selama periode tertentu. Posisi keuangan memberikan gambaran tentang bagaimana susunan kekayaan yang dimiliki perusahaan dan sumber-sumber kekayaan itu didapat. Perubahan </w:t>
      </w:r>
      <w:r w:rsidRPr="0085517C">
        <w:rPr>
          <w:rFonts w:ascii="Times New Roman" w:hAnsi="Times New Roman" w:cs="Times New Roman"/>
          <w:sz w:val="24"/>
          <w:szCs w:val="24"/>
        </w:rPr>
        <w:lastRenderedPageBreak/>
        <w:t>posisi keuangan menunjukkan kemajuan perusahaan, memberikan gambaran tentang apakah perusahaan memperoleh laba dalam melaksanakan kegiatannya dan apakah perusahaan mengalami perkembangan yang menunjukkan manajemen telah mengelola peru</w:t>
      </w:r>
      <w:r>
        <w:rPr>
          <w:rFonts w:ascii="Times New Roman" w:hAnsi="Times New Roman" w:cs="Times New Roman"/>
          <w:sz w:val="24"/>
          <w:szCs w:val="24"/>
        </w:rPr>
        <w:t>sahaan dengan hasil Sadeli (200</w:t>
      </w:r>
      <w:r>
        <w:rPr>
          <w:rFonts w:ascii="Times New Roman" w:hAnsi="Times New Roman" w:cs="Times New Roman"/>
          <w:sz w:val="24"/>
          <w:szCs w:val="24"/>
          <w:lang w:val="id-ID"/>
        </w:rPr>
        <w:t>6</w:t>
      </w:r>
      <w:r w:rsidRPr="0085517C">
        <w:rPr>
          <w:rFonts w:ascii="Times New Roman" w:hAnsi="Times New Roman" w:cs="Times New Roman"/>
          <w:sz w:val="24"/>
          <w:szCs w:val="24"/>
        </w:rPr>
        <w:t>).</w:t>
      </w:r>
    </w:p>
    <w:p w:rsidR="00AE2096" w:rsidRPr="0085517C" w:rsidRDefault="00AE2096" w:rsidP="00AE2096">
      <w:pPr>
        <w:pStyle w:val="ListParagraph"/>
        <w:numPr>
          <w:ilvl w:val="0"/>
          <w:numId w:val="2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Tujuan Laporan Keuangan </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Laporan keuangan yang dihasilak</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n oleh setiap organisasi memiliki suatu tujuan tertentu walaupun satu badan usaha memiliki bidang uaha da</w:t>
      </w:r>
      <w:r>
        <w:rPr>
          <w:rFonts w:ascii="Times New Roman" w:hAnsi="Times New Roman" w:cs="Times New Roman"/>
          <w:sz w:val="24"/>
          <w:szCs w:val="24"/>
        </w:rPr>
        <w:t>n karakteristik yang berbeda antara yang satu d</w:t>
      </w:r>
      <w:r>
        <w:rPr>
          <w:rFonts w:ascii="Times New Roman" w:hAnsi="Times New Roman" w:cs="Times New Roman"/>
          <w:sz w:val="24"/>
          <w:szCs w:val="24"/>
          <w:lang w:val="id-ID"/>
        </w:rPr>
        <w:t>en</w:t>
      </w:r>
      <w:r w:rsidRPr="0085517C">
        <w:rPr>
          <w:rFonts w:ascii="Times New Roman" w:hAnsi="Times New Roman" w:cs="Times New Roman"/>
          <w:sz w:val="24"/>
          <w:szCs w:val="24"/>
        </w:rPr>
        <w:t>gan yang lainnya, tetapi secara umum laporan keuangan disusun dengan tujuan sebagai berikut :</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keuangan yang dapat dipercayai mengenai sumber-sumber ekonomi, dan kewajiban serta modal suatu perusahaan. </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yang dapat dipercaya mengenai perubahan dalam sumber-sumber ekonomi suatu perusahaan yang timbul dalan aktivitas usaha dalam rangka memperoleh laba. </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keuangan yang membantu para pemakai laporan dalam mengestimasi potensi perusahaan guna menghasilkan laba dimasa mendatang. </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Untuk memberikan informasi keuangan yang membantu para pemakai laporan dalam mengestimasi potensi perusahaan guna menghasilkan laba.</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penting lainnya mengeni perubahan dalam sumber-sumber ekonomi dan kewajiban, seperti mengenai aktivitas pembelanjaan dan investasi. </w:t>
      </w:r>
    </w:p>
    <w:p w:rsidR="00AE2096" w:rsidRPr="0085517C" w:rsidRDefault="00AE2096" w:rsidP="00AE2096">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Untuk mengungkapkan sejauh mungkin informasi lain yang berhubungan dengan laporan keuangan yang relevan untuk kebutuhan pengguna laporan, seperti informasi mengenai kebijakan akuntansi yang dianut perusahaan Rudianto (2009).</w:t>
      </w:r>
    </w:p>
    <w:p w:rsidR="00AE2096" w:rsidRPr="0085517C" w:rsidRDefault="00AE2096" w:rsidP="00AE2096">
      <w:pPr>
        <w:pStyle w:val="ListParagraph"/>
        <w:numPr>
          <w:ilvl w:val="0"/>
          <w:numId w:val="2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akai Laporan Keuangan </w:t>
      </w:r>
    </w:p>
    <w:p w:rsidR="00AE2096" w:rsidRPr="0085517C" w:rsidRDefault="00AE2096" w:rsidP="00AE2096">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Standar Akuntansi Keuangan Bab kerangka Dasar Penyusunan dan Penyajian Laporan Keuangan menyatakan bahwa pemakai laporan keuangan meliputi investor, kreditur, pelanggan, pemerintah, karyawan, masyarakat, serta lembaga-lembaga lainnya (IAI, 2001).Mereka menggunakan laporan keuangan untuk memenuhi beberapa kebutuhan informasi yang berbeda bagi mereka. Kepentingan atau kebutuhan mereka terhadap laporan keuangan meliputi :</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reditor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 atau perusahaan yang memberikan pinjaman dana kepada per</w:t>
      </w:r>
      <w:r>
        <w:rPr>
          <w:rFonts w:ascii="Times New Roman" w:hAnsi="Times New Roman" w:cs="Times New Roman"/>
          <w:sz w:val="24"/>
          <w:szCs w:val="24"/>
        </w:rPr>
        <w:t>ushaan untuk berbagai keperluan</w:t>
      </w:r>
      <w:r w:rsidRPr="0085517C">
        <w:rPr>
          <w:rFonts w:ascii="Times New Roman" w:hAnsi="Times New Roman" w:cs="Times New Roman"/>
          <w:sz w:val="24"/>
          <w:szCs w:val="24"/>
        </w:rPr>
        <w:t xml:space="preserve"> usaha. Sebagai pihak yang memberikan pinjaman dana kepada perusahaan, kreditor membutuhkan informasi untuk menjamin bahwa uang yang dipinjamkannya akan dibayar beserta bunganya. Karena itu informasi yang diperlukam mencakup :</w:t>
      </w:r>
    </w:p>
    <w:p w:rsidR="00AE2096" w:rsidRPr="0085517C" w:rsidRDefault="00AE2096" w:rsidP="00AE2096">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sarnya kekayaan perusahaan </w:t>
      </w:r>
    </w:p>
    <w:p w:rsidR="00AE2096" w:rsidRPr="0085517C" w:rsidRDefault="00AE2096" w:rsidP="00AE2096">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emampuan perusahaan menghasilkan laba </w:t>
      </w:r>
    </w:p>
    <w:p w:rsidR="00AE2096" w:rsidRPr="0085517C" w:rsidRDefault="00AE2096" w:rsidP="00AE2096">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Perbandingan hutang dengan total kekayaan perusahaan</w:t>
      </w:r>
    </w:p>
    <w:p w:rsidR="00AE2096" w:rsidRPr="0085517C" w:rsidRDefault="00AE2096" w:rsidP="00AE2096">
      <w:pPr>
        <w:pStyle w:val="ListParagraph"/>
        <w:numPr>
          <w:ilvl w:val="0"/>
          <w:numId w:val="23"/>
        </w:numPr>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erintah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dalah lembaga yang memilki kewenangan untuk membuat peraturan usaha dan hal-hal yang terkait dengannya. Sebagai pihak yang akan memungut pajak </w:t>
      </w:r>
      <w:r w:rsidRPr="0085517C">
        <w:rPr>
          <w:rFonts w:ascii="Times New Roman" w:hAnsi="Times New Roman" w:cs="Times New Roman"/>
          <w:sz w:val="24"/>
          <w:szCs w:val="24"/>
        </w:rPr>
        <w:lastRenderedPageBreak/>
        <w:t>penghasilan kepada perusahaan, maka informasi utama yang diperlukan pemerintah mencakup :</w:t>
      </w:r>
    </w:p>
    <w:p w:rsidR="00AE2096" w:rsidRPr="0085517C" w:rsidRDefault="00AE2096" w:rsidP="00AE2096">
      <w:pPr>
        <w:pStyle w:val="ListParagraph"/>
        <w:numPr>
          <w:ilvl w:val="0"/>
          <w:numId w:val="1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ba usaha yang diperoleh </w:t>
      </w:r>
    </w:p>
    <w:p w:rsidR="00AE2096" w:rsidRPr="0085517C" w:rsidRDefault="00AE2096" w:rsidP="00AE2096">
      <w:pPr>
        <w:pStyle w:val="ListParagraph"/>
        <w:numPr>
          <w:ilvl w:val="0"/>
          <w:numId w:val="1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ban yang dikeluarkan untuk memperoleh pendapatan </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Calon Investor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orang atau lembaga yang akan menanamkan uangnya di dalam perusahaan di masa mendatang. Sebagai pihak yang</w:t>
      </w:r>
      <w:r>
        <w:rPr>
          <w:rFonts w:ascii="Times New Roman" w:hAnsi="Times New Roman" w:cs="Times New Roman"/>
          <w:sz w:val="24"/>
          <w:szCs w:val="24"/>
          <w:lang w:val="id-ID"/>
        </w:rPr>
        <w:t xml:space="preserve"> </w:t>
      </w:r>
      <w:r w:rsidRPr="0085517C">
        <w:rPr>
          <w:rFonts w:ascii="Times New Roman" w:hAnsi="Times New Roman" w:cs="Times New Roman"/>
          <w:sz w:val="24"/>
          <w:szCs w:val="24"/>
        </w:rPr>
        <w:t>akan</w:t>
      </w:r>
      <w:r>
        <w:rPr>
          <w:rFonts w:ascii="Times New Roman" w:hAnsi="Times New Roman" w:cs="Times New Roman"/>
          <w:sz w:val="24"/>
          <w:szCs w:val="24"/>
          <w:lang w:val="id-ID"/>
        </w:rPr>
        <w:t xml:space="preserve"> </w:t>
      </w:r>
      <w:r w:rsidRPr="0085517C">
        <w:rPr>
          <w:rFonts w:ascii="Times New Roman" w:hAnsi="Times New Roman" w:cs="Times New Roman"/>
          <w:sz w:val="24"/>
          <w:szCs w:val="24"/>
        </w:rPr>
        <w:t>menanamkan uangnya di dalam perusahaan, calon investor harus memiliki keyakinan bahwa perusahaan tersebut dapat memberikan penghasilan yang memadai dalam jangka panjang. Karena itu, informasi yang diperlukan investor mencakup :</w:t>
      </w:r>
    </w:p>
    <w:p w:rsidR="00AE2096" w:rsidRPr="0085517C" w:rsidRDefault="00AE2096" w:rsidP="00AE2096">
      <w:pPr>
        <w:pStyle w:val="ListParagraph"/>
        <w:numPr>
          <w:ilvl w:val="0"/>
          <w:numId w:val="1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ba usaha yang diperoleh dalam beberapa tahun terakhir </w:t>
      </w:r>
    </w:p>
    <w:p w:rsidR="00AE2096" w:rsidRPr="0085517C" w:rsidRDefault="00AE2096" w:rsidP="00AE2096">
      <w:pPr>
        <w:pStyle w:val="ListParagraph"/>
        <w:numPr>
          <w:ilvl w:val="0"/>
          <w:numId w:val="1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rtumbuhan kekayaan perusahaan </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asok (supplier)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w:t>
      </w:r>
      <w:r w:rsidRPr="0085517C">
        <w:rPr>
          <w:rFonts w:ascii="Times New Roman" w:hAnsi="Times New Roman" w:cs="Times New Roman"/>
          <w:sz w:val="24"/>
          <w:szCs w:val="24"/>
          <w:lang w:val="id-ID"/>
        </w:rPr>
        <w:t>n</w:t>
      </w:r>
      <w:r w:rsidRPr="0085517C">
        <w:rPr>
          <w:rFonts w:ascii="Times New Roman" w:hAnsi="Times New Roman" w:cs="Times New Roman"/>
          <w:sz w:val="24"/>
          <w:szCs w:val="24"/>
        </w:rPr>
        <w:t>g atau perusahaan yang menjual berbagai barang kepada perusahaan, mulai dari peralatan kantor, mesin, kendaraan sampai dengan bahan baku usaha. Sebagai pihak yang menjual barang kepada perusahaan secara kredit, pemasok harus memiliki keyakinan bahwa kredit yang diberikan kepada perusahaan akan dapat dibayar sesuai dengan kesepakatan. Karena itu, informasi yang diperlukan adalah :</w:t>
      </w:r>
    </w:p>
    <w:p w:rsidR="00AE2096" w:rsidRPr="0085517C" w:rsidRDefault="00AE2096" w:rsidP="00AE2096">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sarnya kekayaan perusahaan </w:t>
      </w:r>
    </w:p>
    <w:p w:rsidR="00AE2096" w:rsidRPr="0085517C" w:rsidRDefault="00AE2096" w:rsidP="00AE2096">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emampuan menghasilkan laba usaha </w:t>
      </w:r>
    </w:p>
    <w:p w:rsidR="00AE2096" w:rsidRPr="0085517C" w:rsidRDefault="00AE2096" w:rsidP="00AE2096">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Perbandingan hutang dengan total kekayaan</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ilik / Pemegang saham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adalah o</w:t>
      </w:r>
      <w:r>
        <w:rPr>
          <w:rFonts w:ascii="Times New Roman" w:hAnsi="Times New Roman" w:cs="Times New Roman"/>
          <w:sz w:val="24"/>
          <w:szCs w:val="24"/>
          <w:lang w:val="id-ID"/>
        </w:rPr>
        <w:t>r</w:t>
      </w:r>
      <w:r w:rsidRPr="0085517C">
        <w:rPr>
          <w:rFonts w:ascii="Times New Roman" w:hAnsi="Times New Roman" w:cs="Times New Roman"/>
          <w:sz w:val="24"/>
          <w:szCs w:val="24"/>
        </w:rPr>
        <w:t>ang atau lembaga yang telah menanamkan uangnya atau kekayaan di dalam perusahaan. Sebagai pihak yang telah menanamkan uangnya atau kekayaannya di dalam perusahaan, pemilik perusahaan harus memperoleh imbalan atas kekayaan yang telah ditanamkannya. Imbalan tersebut berupa pembagian atas sebagian atau seluruh laba usaha yang telah diperoleh perusahaan. Karena itu, informasi utama yang diperlukan adalah :</w:t>
      </w:r>
    </w:p>
    <w:p w:rsidR="00AE2096" w:rsidRPr="0085517C" w:rsidRDefault="00AE2096" w:rsidP="00AE2096">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ba usaha yang diperoleh</w:t>
      </w:r>
    </w:p>
    <w:p w:rsidR="00AE2096" w:rsidRPr="00EF5B32" w:rsidRDefault="00AE2096" w:rsidP="00AE2096">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rubahan kekayaan perusahaan dalam beberapa tahun </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Manajer Pr</w:t>
      </w:r>
      <w:r>
        <w:rPr>
          <w:rFonts w:ascii="Times New Roman" w:hAnsi="Times New Roman" w:cs="Times New Roman"/>
          <w:sz w:val="24"/>
          <w:szCs w:val="24"/>
          <w:lang w:val="id-ID"/>
        </w:rPr>
        <w:t>o</w:t>
      </w:r>
      <w:r w:rsidRPr="0085517C">
        <w:rPr>
          <w:rFonts w:ascii="Times New Roman" w:hAnsi="Times New Roman" w:cs="Times New Roman"/>
          <w:sz w:val="24"/>
          <w:szCs w:val="24"/>
        </w:rPr>
        <w:t xml:space="preserve">duksi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 yang bertanggung jawab terhadap keseluruhan proses menghasilkan pro</w:t>
      </w:r>
      <w:r>
        <w:rPr>
          <w:rFonts w:ascii="Times New Roman" w:hAnsi="Times New Roman" w:cs="Times New Roman"/>
          <w:sz w:val="24"/>
          <w:szCs w:val="24"/>
        </w:rPr>
        <w:t xml:space="preserve">duk di dalam suatu perusahaan. </w:t>
      </w:r>
      <w:r>
        <w:rPr>
          <w:rFonts w:ascii="Times New Roman" w:hAnsi="Times New Roman" w:cs="Times New Roman"/>
          <w:sz w:val="24"/>
          <w:szCs w:val="24"/>
          <w:lang w:val="id-ID"/>
        </w:rPr>
        <w:t>Se</w:t>
      </w:r>
      <w:r w:rsidRPr="0085517C">
        <w:rPr>
          <w:rFonts w:ascii="Times New Roman" w:hAnsi="Times New Roman" w:cs="Times New Roman"/>
          <w:sz w:val="24"/>
          <w:szCs w:val="24"/>
        </w:rPr>
        <w:t xml:space="preserve">bagai pihak internal perusahaan yang bertanggung jawab terhadap proses produksi, manajer produksi memerlukan informasi yang berkaitan dengan keseluruhan biaya maupun rincian biaya yang diperlukan untuk menghasilkan produk perusahaan. </w:t>
      </w:r>
    </w:p>
    <w:p w:rsidR="00AE2096" w:rsidRPr="0085517C"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anajer Pemasaran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 yang bertanggung jawab terhadap keseluruhan proses pemasaran produk perusahaan, mulai dari promosi, distribusi sampai dengan pelayanan purna-jual. Sebgai pihak internal perusahaan yang bertanggung jawab terhadap pemasaran produk perusahaan, manajer pemasaran memerlukan data biaya produksi dari setiap produknya guna menentukan harga jual produk tersebut, dan perincian dari biaya pemasaran untuk mencari alternatif biaya pemasaran yang paling efisien bagi perusahaan tanpa mengabaikan efektivitas pemasarannya.</w:t>
      </w:r>
    </w:p>
    <w:p w:rsidR="00AE2096" w:rsidRDefault="00AE2096" w:rsidP="00AE2096">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Berbagai pihak internal perusahaan lainnya, memerlukan data dan informasi keuangan lainnya yang harus disediakan oleh akuntansi. Rudianto (2009: 5-6) </w:t>
      </w:r>
    </w:p>
    <w:p w:rsidR="00AE2096" w:rsidRDefault="00AE2096" w:rsidP="00AE2096">
      <w:pPr>
        <w:spacing w:line="480" w:lineRule="auto"/>
        <w:jc w:val="both"/>
        <w:rPr>
          <w:rFonts w:ascii="Times New Roman" w:hAnsi="Times New Roman" w:cs="Times New Roman"/>
          <w:sz w:val="24"/>
          <w:szCs w:val="24"/>
          <w:lang w:val="id-ID"/>
        </w:rPr>
      </w:pPr>
    </w:p>
    <w:p w:rsidR="00AE2096" w:rsidRPr="00970995" w:rsidRDefault="00AE2096" w:rsidP="00AE2096">
      <w:pPr>
        <w:spacing w:line="480" w:lineRule="auto"/>
        <w:jc w:val="both"/>
        <w:rPr>
          <w:rFonts w:ascii="Times New Roman" w:hAnsi="Times New Roman" w:cs="Times New Roman"/>
          <w:sz w:val="24"/>
          <w:szCs w:val="24"/>
          <w:lang w:val="id-ID"/>
        </w:rPr>
      </w:pPr>
    </w:p>
    <w:p w:rsidR="00AE2096" w:rsidRPr="0085517C" w:rsidRDefault="00AE2096" w:rsidP="00AE2096">
      <w:pPr>
        <w:pStyle w:val="ListParagraph"/>
        <w:numPr>
          <w:ilvl w:val="0"/>
          <w:numId w:val="2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ualitas Laporan Keuangan </w:t>
      </w:r>
    </w:p>
    <w:p w:rsidR="00AE2096" w:rsidRPr="00417AFB" w:rsidRDefault="00AE2096" w:rsidP="00AE2096">
      <w:pPr>
        <w:spacing w:line="480" w:lineRule="auto"/>
        <w:ind w:left="1080" w:firstLine="360"/>
        <w:jc w:val="both"/>
        <w:rPr>
          <w:rFonts w:ascii="Times New Roman" w:hAnsi="Times New Roman" w:cs="Times New Roman"/>
          <w:sz w:val="24"/>
          <w:szCs w:val="24"/>
          <w:lang w:val="id-ID"/>
        </w:rPr>
      </w:pPr>
      <w:r w:rsidRPr="00417AFB">
        <w:rPr>
          <w:rFonts w:ascii="Times New Roman" w:hAnsi="Times New Roman" w:cs="Times New Roman"/>
          <w:sz w:val="24"/>
          <w:szCs w:val="24"/>
        </w:rPr>
        <w:t>Walaupun setiap perusahaan memiliki bidang usaha dan karakteristik yang berbeda satu sama lain sehingga rincian laporan keuangan satu perusahaan lainnya dapat berbeda, tetapi setiap laporan keuangan yang dihasilkan oleh setiap instusi harus memenuhi beberapa standar kualitas berikut agar bermanfaat :</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Relevan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Setiap jenis laporan keuangan yang dihasilkan oleh perusahaan harus sesuai dengan maksud penggunaannya sehingga dapat bermanfaat. Karena itu, dalam proses penyusunan laporan keuangan akuntan harus memfokuskan kepada tujuan umum pemakai laporan keuangan. </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pat dimengerti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keuangan harus disusun dengan istilah dan bahasa yang sesederhana mungkin sehingga dapat dimengerti oleh pihak yang membutuhkannya. Laporan keuangan yang tidak dapat dimengerti tidak akan ada manfaatnya sama sekali. </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ya uji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asi keuangan yang dihasilkan suatu perusahaan harus dapat diuji kebenarannya oleh seorang pengukur yang independen dengan menggunakan metode pengukuran yang sama.</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Netral </w:t>
      </w:r>
    </w:p>
    <w:p w:rsidR="00AE2096" w:rsidRPr="00EF5B32"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 xml:space="preserve">si keuangan harus ditujukam kepada tujuan umum pengguna, bukan ditujukan kepada pihak tertentu saja.Laporan keuangan tidak boleh berpihak pada salah satu pengguna laporan keuangan tersebut. </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Tepat waktu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Laporan keuangan harus dapat disajikan sedini mungkin agar dapat digunakan sebagai dasar pengambilam keputusan perusahaan. Laporan keuangan yang terlambat penyampaiannya akan membuat pengambil keputusan perusahaan menjadi tertunda dan tidak relevan lagi dengan waktu yang dibutuhkannya informasi tersebut.</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ya banding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keuangan suatu perusahaan dapat dibandingkan dengan laporan keuangan perusahaan itu sendiri pada periode-periode sebelumnya, atau dengan perusahaan lain yang sejenis pada periode yang sama. </w:t>
      </w:r>
    </w:p>
    <w:p w:rsidR="00AE2096" w:rsidRPr="0085517C" w:rsidRDefault="00AE2096" w:rsidP="00AE2096">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engkap </w:t>
      </w:r>
    </w:p>
    <w:p w:rsidR="00AE2096" w:rsidRPr="0085517C" w:rsidRDefault="00AE2096" w:rsidP="00AE2096">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asi keuangan harus menyajikan semua fakta keuangan yang penting sekaligus menyajikan fakta-fakta tersebut sedemikian rupa sehingga tidak akan menyesatkan pembacanya. Maka harus terdapat klarifikasi, susunan serta istilah yang layak dalam laporan keuangan.Demikian pula semua fakta atau informasi tambaham yang dapat mempengaruhi perilaku dalam pengambilan keputusan, harus diungkapkan dengan jelas. Zaki Baridwan (2004 : 5-6) Pernyataan Standar Akuntansi Keuangan (PSAK) No.1 menyatakan bahwa laporan keuangan terdiri atas :</w:t>
      </w:r>
    </w:p>
    <w:p w:rsidR="00AE2096" w:rsidRPr="0085517C" w:rsidRDefault="00AE2096" w:rsidP="00AE2096">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Neraca yang merupakan laporan keuangan tentang posisi keuangan perusahaan yang terdiri dari atas hak (sumber daya) perusahaan dan kewajiban (asal sumber daya perusahaan) </w:t>
      </w:r>
    </w:p>
    <w:p w:rsidR="00AE2096" w:rsidRPr="0085517C" w:rsidRDefault="00AE2096" w:rsidP="00AE2096">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laba rugi yang merupakan akumulasi aktivitas yang berkaitan dengan pendapatan dan biaya selama periode waktu tertentu.</w:t>
      </w:r>
    </w:p>
    <w:p w:rsidR="00AE2096" w:rsidRPr="0085517C" w:rsidRDefault="00AE2096" w:rsidP="00AE2096">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arus kas yang merupakan laporan yang menggambarkan perputaran kas pada periode tertentu. </w:t>
      </w:r>
    </w:p>
    <w:p w:rsidR="00AE2096" w:rsidRPr="0085517C" w:rsidRDefault="00AE2096" w:rsidP="00AE2096">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perubahan ekuitas (modal) yang merupakan laporan yang menjelaskan perubahan modal, laba ditahan, agio/disagio.</w:t>
      </w:r>
    </w:p>
    <w:p w:rsidR="00AE2096" w:rsidRDefault="00AE2096" w:rsidP="00AE2096">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Catatan atas laporan keuangan yang merupakan penjelasan umum tentang perusahaan, kebijakan akuntansi yang dianut, dan penjelasan tiap-tiap akun neraca dan laba rugi.</w:t>
      </w:r>
    </w:p>
    <w:p w:rsidR="00AE2096" w:rsidRPr="0085517C" w:rsidRDefault="00AE2096" w:rsidP="00AE2096">
      <w:pPr>
        <w:pStyle w:val="ListParagraph"/>
        <w:spacing w:line="480" w:lineRule="auto"/>
        <w:ind w:left="1800"/>
        <w:jc w:val="both"/>
        <w:rPr>
          <w:rFonts w:ascii="Times New Roman" w:hAnsi="Times New Roman" w:cs="Times New Roman"/>
          <w:sz w:val="24"/>
          <w:szCs w:val="24"/>
          <w:lang w:val="id-ID"/>
        </w:rPr>
      </w:pP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SAK Entitas Tanpa Akuntabilitas Publik</w:t>
      </w:r>
    </w:p>
    <w:p w:rsidR="00AE2096" w:rsidRPr="0085517C" w:rsidRDefault="00AE2096" w:rsidP="00AE2096">
      <w:pPr>
        <w:pStyle w:val="ListParagraph"/>
        <w:numPr>
          <w:ilvl w:val="0"/>
          <w:numId w:val="1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Standar Akuntansi Keuangan Entitas Tanpa Akuntabilitas Publik (SAK ETAP) merupakan standar akuntansi yang penggunanya ditujukan untuk entitas usaha yang tidak memiliki akuntabilitas publik, seperti entitas mikro, kecil, dan menengah (UMKM). SAK ini disusun oleh Ikatan Akuntansi Keuangan tahun 2009 dan akan mulai berlaku efektif per 1 januari 2011. Penggunaan SAK ini hanya terbatas pada entitas yang tidak memiliki akuntabilitas publik saja. Sementara bagi entitas yang memiliki akuntabilitas publik tetap menggunakan SAK yang konvensional. Berikut ciri-ciri dari entitas yang memiliki akuntabilitas publik (IAI, 2009) SAK ETAP, bab 1 ruang lingkup :</w:t>
      </w:r>
    </w:p>
    <w:p w:rsidR="00AE2096" w:rsidRPr="0085517C" w:rsidRDefault="00AE2096" w:rsidP="00AE2096">
      <w:pPr>
        <w:pStyle w:val="ListParagraph"/>
        <w:numPr>
          <w:ilvl w:val="0"/>
          <w:numId w:val="2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Entitas telah mengajukan pendaftaran atau dalam proses pengajuan proses persyaratan pendaftaran pada otoritas pasar modal atau regulator lainnya untuk tujuan penerbitan saham pasar modal atau</w:t>
      </w:r>
    </w:p>
    <w:p w:rsidR="00AE2096" w:rsidRPr="0085517C" w:rsidRDefault="00AE2096" w:rsidP="00AE2096">
      <w:pPr>
        <w:pStyle w:val="ListParagraph"/>
        <w:numPr>
          <w:ilvl w:val="0"/>
          <w:numId w:val="2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Entitas menguasai aset dalam kapasitas sebagai fiduisia untuk sekelompok besar masyarakat, seperti</w:t>
      </w:r>
      <w:r>
        <w:rPr>
          <w:rFonts w:ascii="Times New Roman" w:hAnsi="Times New Roman" w:cs="Times New Roman"/>
          <w:sz w:val="24"/>
          <w:szCs w:val="24"/>
        </w:rPr>
        <w:t xml:space="preserve"> bank, entitas asuransi, piala</w:t>
      </w:r>
      <w:r>
        <w:rPr>
          <w:rFonts w:ascii="Times New Roman" w:hAnsi="Times New Roman" w:cs="Times New Roman"/>
          <w:sz w:val="24"/>
          <w:szCs w:val="24"/>
          <w:lang w:val="id-ID"/>
        </w:rPr>
        <w:t>ng</w:t>
      </w:r>
      <w:r w:rsidRPr="0085517C">
        <w:rPr>
          <w:rFonts w:ascii="Times New Roman" w:hAnsi="Times New Roman" w:cs="Times New Roman"/>
          <w:sz w:val="24"/>
          <w:szCs w:val="24"/>
        </w:rPr>
        <w:t xml:space="preserve"> dan atau pedagang efek, dana pensiun, reksadana, dan bank investasi. </w:t>
      </w:r>
    </w:p>
    <w:p w:rsidR="00AE2096" w:rsidRPr="0085517C" w:rsidRDefault="00AE2096" w:rsidP="00AE2096">
      <w:pPr>
        <w:pStyle w:val="ListParagraph"/>
        <w:numPr>
          <w:ilvl w:val="0"/>
          <w:numId w:val="1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Jenis Laporan Keuangan Dalam SAK ETAP Dalam SAK ETAP ini, suatu entitas diwajibkan untuk menyusun laporan keuangan yang terdiri dari :</w:t>
      </w:r>
    </w:p>
    <w:p w:rsidR="00AE2096" w:rsidRPr="0085517C" w:rsidRDefault="00AE2096" w:rsidP="00AE2096">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Neraca </w:t>
      </w:r>
    </w:p>
    <w:p w:rsidR="00AE2096" w:rsidRPr="0085517C" w:rsidRDefault="00AE2096" w:rsidP="00AE2096">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informasi terkait aset, kewajiban dan ekuitas suatu entitas pada suatu tanggal tertentu atau akhir periode tertentu. </w:t>
      </w:r>
    </w:p>
    <w:p w:rsidR="00AE2096" w:rsidRPr="0085517C" w:rsidRDefault="00AE2096" w:rsidP="00AE2096">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Laba Rugi </w:t>
      </w:r>
    </w:p>
    <w:p w:rsidR="00AE2096" w:rsidRDefault="00AE2096" w:rsidP="00AE2096">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informasi atas penghasilan dan beban entitas untuk suatu periode SAK ETAP mengatur pos-pos minimal yang harus terdapat dalam laporan pendapatan, beban, bagian laba atau rugi, dari investasi yang menggunakan metode ekuitas, beban pajak. </w:t>
      </w:r>
    </w:p>
    <w:p w:rsidR="00AE2096" w:rsidRPr="00EF5B32" w:rsidRDefault="00AE2096" w:rsidP="00AE2096">
      <w:pPr>
        <w:pStyle w:val="ListParagraph"/>
        <w:spacing w:line="480" w:lineRule="auto"/>
        <w:ind w:left="2160"/>
        <w:jc w:val="both"/>
        <w:rPr>
          <w:rFonts w:ascii="Times New Roman" w:hAnsi="Times New Roman" w:cs="Times New Roman"/>
          <w:sz w:val="24"/>
          <w:szCs w:val="24"/>
          <w:lang w:val="id-ID"/>
        </w:rPr>
      </w:pPr>
    </w:p>
    <w:p w:rsidR="00AE2096" w:rsidRPr="0085517C" w:rsidRDefault="00AE2096" w:rsidP="00AE2096">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Perubahan Ekuitas </w:t>
      </w:r>
    </w:p>
    <w:p w:rsidR="00AE2096" w:rsidRPr="0085517C" w:rsidRDefault="00AE2096" w:rsidP="00AE2096">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laba atau rugi entitas disuatu periode pos pendapatan dan beban yang diakuai secara langsung dalam ekuitas untuk periode tersebut, pengaruh perubahan kebijakan akuntansi dan koreksi kesalahan yang diakui dalam periode tersebut dan deviden. </w:t>
      </w:r>
    </w:p>
    <w:p w:rsidR="00AE2096" w:rsidRPr="0085517C" w:rsidRDefault="00AE2096" w:rsidP="00AE2096">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Arus Kas</w:t>
      </w:r>
    </w:p>
    <w:p w:rsidR="00AE2096" w:rsidRPr="0085517C" w:rsidRDefault="00AE2096" w:rsidP="00AE2096">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Menyajikan informasi perubahan histori atas kas dan setara kas, yang menunjukkan secara terpisah perubahan yang terjadi selama satu periode dari aktifitas operasi, investasi dan pendanaan. </w:t>
      </w:r>
    </w:p>
    <w:p w:rsidR="00AE2096" w:rsidRPr="0085517C" w:rsidRDefault="00AE2096" w:rsidP="00AE2096">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Catatan Atas Laporan Keuangan </w:t>
      </w:r>
    </w:p>
    <w:p w:rsidR="00AE2096" w:rsidRDefault="00AE2096" w:rsidP="00AE2096">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Merupakan laporan yang memberikan informasi apabila terdapat laporan keuangan yang memerlukan penjelasan tertentu, baik yang berasal dari dalam neraca lapiran laba rugi, laporan arus kas.</w:t>
      </w:r>
    </w:p>
    <w:p w:rsidR="00AE2096" w:rsidRPr="006B5B50" w:rsidRDefault="00AE2096" w:rsidP="00AE2096">
      <w:pPr>
        <w:pStyle w:val="ListParagraph"/>
        <w:spacing w:line="480" w:lineRule="auto"/>
        <w:ind w:left="2160"/>
        <w:jc w:val="both"/>
        <w:rPr>
          <w:rFonts w:ascii="Times New Roman" w:hAnsi="Times New Roman" w:cs="Times New Roman"/>
          <w:sz w:val="24"/>
          <w:szCs w:val="24"/>
          <w:lang w:val="id-ID"/>
        </w:rPr>
      </w:pP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Pendidikan</w:t>
      </w:r>
      <w:r w:rsidRPr="0085517C">
        <w:rPr>
          <w:rFonts w:ascii="Times New Roman" w:hAnsi="Times New Roman" w:cs="Times New Roman"/>
          <w:b/>
          <w:sz w:val="24"/>
          <w:szCs w:val="24"/>
          <w:lang w:val="id-ID"/>
        </w:rPr>
        <w:t>Pemilik</w:t>
      </w:r>
    </w:p>
    <w:p w:rsidR="00AE2096" w:rsidRPr="00F92EB2" w:rsidRDefault="00AE2096" w:rsidP="00AE2096">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Holmes dan Nicholls dalam Grace (2004) mengemukakan bahwa pendidikan manajer atau pemilik mempengaruhi penyiapan dan penggunaan informasi akuntansi. Program Pendidikan merupakan alternatif kegiatan yang dilakukan dalam rangka meningkatkan produktivitas kerja. Kemampuan dan keahlian pemilik atau manajer perusahaan sangat ditentukan oleh pendidikan formal yang telah ditempuh. Tingkatan Pendidikan formal pemilik sangat mempengaruhi penyiapan dan penggunaan informasi akuntansi. Tingkatan pendidikan formal yang rendah pemilik akan rendah penyiapan dan penggunaan informasi akuntansi dibandingkan dengan tingkat pendidikan formal yang tinggi pemilik. Ini disebabkan materi pengajaran akuntansi lebih tinggi diberikan di perguruan tinggi dibandingkan dengan pendidikan yang lebih rendah.</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Lama Usaha</w:t>
      </w:r>
    </w:p>
    <w:p w:rsidR="00AE2096" w:rsidRPr="0085517C" w:rsidRDefault="00AE2096" w:rsidP="00AE2096">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ma usaha dalam hal ini adalah lamanya suatu Usaha Mikro, Kecil dan Menegah (UMKM) berdiri atau umur dari UMKM semenjak usaha tersebut berdiri pada saat penulis melakukan penelitian ini (Murniati, 2002). Dengan Asumsi bahwa semakin lama usaha </w:t>
      </w:r>
      <w:r w:rsidRPr="0085517C">
        <w:rPr>
          <w:rFonts w:ascii="Times New Roman" w:hAnsi="Times New Roman" w:cs="Times New Roman"/>
          <w:sz w:val="24"/>
          <w:szCs w:val="24"/>
        </w:rPr>
        <w:lastRenderedPageBreak/>
        <w:t>tersebut berjalan maka akan mengakibatkan adanya perkembangan usaha yang sangat signifikan kearah yang positif atau negatif. Perkembangan dari usaha tersebut tergantung dari iklim perdagangan dan persaingan yang terjadi didunia usaha atau pasar. Dan biasanya usaha yang lebih lama berdiri cenderung lebih berkembang karena sudah memiliki banyak pengalaman dalam menjalankan usahanya.Dan juga usaha yang memiliki umur yang bisa dibilang mapan lebih dapat bersaing dengan usaha/pelaku UMKM lainnya. Holmes dan Nicholls (1998) memperlihatkan bahwa penyedia informasi akuntansi dipengaruhi oleh usia usaha. Hasil penelitian ini menyatakan bahwa perusahaan yang berdiri selama 11-20 tahun menyediakan lebih banyak informasi akuntansi, berbeda dengan perusahaan yang lebih tua usianya, bahwa semakin lama usia perusahaan terdapat kecenderungan untuk menyatakan penggunaan informasi akuntansi.</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Skala Usaha </w:t>
      </w:r>
    </w:p>
    <w:p w:rsidR="00AE2096" w:rsidRPr="0085517C" w:rsidRDefault="00AE2096" w:rsidP="00AE2096">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Menurut Holmes dan Nicholls, (1998) dalam Garce (2003) skala usaha merupakan kemampuan perusahaan dalam mengelola usahanya dengan melihat total aset, berapa jumlah karyawan yang dipekerjakan dan berapa besar pendapatan yang diperoleh perusahaan dalam satu periode akuntansi. Jumlah pendapatan atau penjualan yang dhasilkan perusahaan dapat menunjukkan perputaran aset atau modal yang dimilikki oleh perusahaan, sehingga semakin besar pendapatan atau penjualan yang diperoleh perusahaan maka semakin besar pula tingkat kompleksitas perusahaan.Jumlah karyawan dapatmenunjukkan berapa kapasitas perusahaan dalam mengop</w:t>
      </w:r>
      <w:r>
        <w:rPr>
          <w:rFonts w:ascii="Times New Roman" w:hAnsi="Times New Roman" w:cs="Times New Roman"/>
          <w:sz w:val="24"/>
          <w:szCs w:val="24"/>
          <w:lang w:val="id-ID"/>
        </w:rPr>
        <w:t>e</w:t>
      </w:r>
      <w:r w:rsidRPr="0085517C">
        <w:rPr>
          <w:rFonts w:ascii="Times New Roman" w:hAnsi="Times New Roman" w:cs="Times New Roman"/>
          <w:sz w:val="24"/>
          <w:szCs w:val="24"/>
        </w:rPr>
        <w:t>rasionalkan usahanya, semakin besar jumlah karyawan semakin besar tingkat kompleksitas perusahaan, sehingga informasi akuntansi sangat dibutuhkan (Arizali, 2013).</w:t>
      </w:r>
    </w:p>
    <w:p w:rsidR="00AE2096" w:rsidRPr="0085517C" w:rsidRDefault="00AE2096" w:rsidP="00AE2096">
      <w:pPr>
        <w:pStyle w:val="ListParagraph"/>
        <w:numPr>
          <w:ilvl w:val="0"/>
          <w:numId w:val="18"/>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Pengetahuan Akuntansi </w:t>
      </w:r>
    </w:p>
    <w:p w:rsidR="00AE2096" w:rsidRPr="0085517C" w:rsidRDefault="00AE2096" w:rsidP="00AE2096">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Pengetahuan akuntansi adalah pengetahuan tentang akuntansi yang dimiliki oleh pengusaha kecil dan menengah. Menurut Jusuf (2003:5) akuntansi adalah proses pencatatan, penggolonggan, ringkasan, pelaporan, dan penganalisaan data keuangan suatu organisasi. Proses belajar mengenai akuntansi akan menningkatkan pengetahuan akuntansi pengusaha (manager), sehingga pemahaman pengusaha (manager)untuk menerapkan informasi akuntansi juga akan semakin meningkat. Berdasarkan penelitian yang dilakukan Widiyanti (2013) bahwa pengetahuan akuntansi yang dimiliki oleh pemilik UMKM sangat berpengaruh terhadap penggunaan informasi akuntansi, apabila pemilik UMKM memiliki pengetahuan akuntansi yang tinggi, maka semakin mudah melakukan pencatatan akuntansi yang menghasilkan informasi akuntansi.</w:t>
      </w:r>
    </w:p>
    <w:p w:rsidR="00AE2096" w:rsidRPr="0085517C" w:rsidRDefault="00AE2096" w:rsidP="00AE2096">
      <w:pPr>
        <w:pStyle w:val="ListParagraph"/>
        <w:numPr>
          <w:ilvl w:val="0"/>
          <w:numId w:val="16"/>
        </w:numPr>
        <w:spacing w:line="480" w:lineRule="auto"/>
        <w:jc w:val="both"/>
        <w:rPr>
          <w:rFonts w:ascii="Times New Roman" w:hAnsi="Times New Roman" w:cs="Times New Roman"/>
          <w:sz w:val="24"/>
        </w:rPr>
      </w:pPr>
      <w:r w:rsidRPr="0085517C">
        <w:rPr>
          <w:rFonts w:ascii="Times New Roman" w:hAnsi="Times New Roman" w:cs="Times New Roman"/>
          <w:b/>
          <w:sz w:val="24"/>
        </w:rPr>
        <w:t>Penelitian Terdahulu</w:t>
      </w:r>
    </w:p>
    <w:p w:rsidR="00AE2096" w:rsidRDefault="00AE2096" w:rsidP="00AE2096">
      <w:pPr>
        <w:spacing w:line="240" w:lineRule="auto"/>
        <w:jc w:val="center"/>
        <w:rPr>
          <w:rFonts w:ascii="Times New Roman" w:hAnsi="Times New Roman" w:cs="Times New Roman"/>
          <w:b/>
          <w:sz w:val="24"/>
          <w:szCs w:val="24"/>
          <w:lang w:val="id-ID"/>
        </w:rPr>
      </w:pPr>
      <w:r w:rsidRPr="0085517C">
        <w:rPr>
          <w:rFonts w:ascii="Times New Roman" w:hAnsi="Times New Roman" w:cs="Times New Roman"/>
          <w:b/>
          <w:sz w:val="24"/>
          <w:szCs w:val="24"/>
        </w:rPr>
        <w:t>Tabel 2.1</w:t>
      </w:r>
      <w:r w:rsidRPr="0085517C">
        <w:rPr>
          <w:rFonts w:ascii="Times New Roman" w:hAnsi="Times New Roman" w:cs="Times New Roman"/>
          <w:b/>
          <w:sz w:val="24"/>
          <w:szCs w:val="24"/>
        </w:rPr>
        <w:br/>
        <w:t>RINGKASAN PENELITIAN TERDAHULU</w:t>
      </w:r>
    </w:p>
    <w:p w:rsidR="00AE2096" w:rsidRPr="00F00B68" w:rsidRDefault="00AE2096" w:rsidP="00AE2096">
      <w:pPr>
        <w:spacing w:line="240" w:lineRule="auto"/>
        <w:jc w:val="center"/>
        <w:rPr>
          <w:rFonts w:ascii="Times New Roman" w:hAnsi="Times New Roman" w:cs="Times New Roman"/>
          <w:b/>
          <w:sz w:val="24"/>
          <w:szCs w:val="24"/>
          <w:lang w:val="id-ID"/>
        </w:rPr>
      </w:pPr>
    </w:p>
    <w:tbl>
      <w:tblPr>
        <w:tblStyle w:val="TableGrid"/>
        <w:tblW w:w="0" w:type="auto"/>
        <w:tblInd w:w="534" w:type="dxa"/>
        <w:tblLook w:val="04A0" w:firstRow="1" w:lastRow="0" w:firstColumn="1" w:lastColumn="0" w:noHBand="0" w:noVBand="1"/>
      </w:tblPr>
      <w:tblGrid>
        <w:gridCol w:w="1176"/>
        <w:gridCol w:w="2315"/>
        <w:gridCol w:w="962"/>
        <w:gridCol w:w="1625"/>
        <w:gridCol w:w="1630"/>
      </w:tblGrid>
      <w:tr w:rsidR="00AE2096" w:rsidRPr="0085517C" w:rsidTr="006067FC">
        <w:tc>
          <w:tcPr>
            <w:tcW w:w="1087"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Peneliti</w:t>
            </w:r>
          </w:p>
        </w:tc>
        <w:tc>
          <w:tcPr>
            <w:tcW w:w="231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Judul</w:t>
            </w:r>
          </w:p>
        </w:tc>
        <w:tc>
          <w:tcPr>
            <w:tcW w:w="962"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Tahun</w:t>
            </w:r>
          </w:p>
        </w:tc>
        <w:tc>
          <w:tcPr>
            <w:tcW w:w="162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Tempat</w:t>
            </w:r>
          </w:p>
        </w:tc>
        <w:tc>
          <w:tcPr>
            <w:tcW w:w="1630"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Hasil</w:t>
            </w:r>
          </w:p>
        </w:tc>
      </w:tr>
      <w:tr w:rsidR="00AE2096" w:rsidRPr="0085517C" w:rsidTr="006067FC">
        <w:tc>
          <w:tcPr>
            <w:tcW w:w="1087"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Fuad</w:t>
            </w:r>
          </w:p>
        </w:tc>
        <w:tc>
          <w:tcPr>
            <w:tcW w:w="2315" w:type="dxa"/>
          </w:tcPr>
          <w:p w:rsidR="00AE2096"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Faktor-faktor yang mempengaruhi penggunaan informasi akuntansi pada usaha kecil dan menengah study pada KUB Sido Rukun Semarang</w:t>
            </w: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Default="00AE2096" w:rsidP="006067FC">
            <w:pPr>
              <w:rPr>
                <w:rFonts w:ascii="Times New Roman" w:hAnsi="Times New Roman" w:cs="Times New Roman"/>
                <w:sz w:val="24"/>
                <w:szCs w:val="24"/>
                <w:lang w:val="id-ID"/>
              </w:rPr>
            </w:pPr>
          </w:p>
          <w:p w:rsidR="00AE2096" w:rsidRPr="00F00B68" w:rsidRDefault="00AE2096" w:rsidP="006067FC">
            <w:pPr>
              <w:rPr>
                <w:rFonts w:ascii="Times New Roman" w:hAnsi="Times New Roman" w:cs="Times New Roman"/>
                <w:sz w:val="24"/>
                <w:szCs w:val="24"/>
                <w:lang w:val="id-ID"/>
              </w:rPr>
            </w:pPr>
          </w:p>
        </w:tc>
        <w:tc>
          <w:tcPr>
            <w:tcW w:w="962"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2013</w:t>
            </w:r>
          </w:p>
        </w:tc>
        <w:tc>
          <w:tcPr>
            <w:tcW w:w="162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KUB Sido Rukun Semarang</w:t>
            </w:r>
          </w:p>
        </w:tc>
        <w:tc>
          <w:tcPr>
            <w:tcW w:w="1630"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 xml:space="preserve">Berdasarkan pengujian dan analisis bahwa </w:t>
            </w:r>
            <w:r>
              <w:rPr>
                <w:rFonts w:ascii="Times New Roman" w:hAnsi="Times New Roman" w:cs="Times New Roman"/>
                <w:sz w:val="24"/>
                <w:szCs w:val="24"/>
              </w:rPr>
              <w:t>variable</w:t>
            </w:r>
            <w:r w:rsidRPr="0085517C">
              <w:rPr>
                <w:rFonts w:ascii="Times New Roman" w:hAnsi="Times New Roman" w:cs="Times New Roman"/>
                <w:sz w:val="24"/>
                <w:szCs w:val="24"/>
              </w:rPr>
              <w:t xml:space="preserve">pendi dikan pemilik, skala usaha,umur perusahaan dan pelatihan akuntansi berpengaruh positif </w:t>
            </w:r>
            <w:r>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t>terhadap penggunaan informasi akuntansi</w:t>
            </w:r>
          </w:p>
        </w:tc>
      </w:tr>
      <w:tr w:rsidR="00AE2096" w:rsidRPr="0085517C" w:rsidTr="006067FC">
        <w:tc>
          <w:tcPr>
            <w:tcW w:w="1087"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Solodiva</w:t>
            </w:r>
          </w:p>
        </w:tc>
        <w:tc>
          <w:tcPr>
            <w:tcW w:w="231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Faktor-faktor yang mempengaruhi penggunaan informasi akuntansi pada perusahaan kecil dan menengah di jawa tengah</w:t>
            </w:r>
          </w:p>
        </w:tc>
        <w:tc>
          <w:tcPr>
            <w:tcW w:w="962"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2010</w:t>
            </w:r>
          </w:p>
        </w:tc>
        <w:tc>
          <w:tcPr>
            <w:tcW w:w="162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Jawa Tengah</w:t>
            </w:r>
          </w:p>
        </w:tc>
        <w:tc>
          <w:tcPr>
            <w:tcW w:w="1630"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 xml:space="preserve">Terdapat pengaruh positif </w:t>
            </w:r>
            <w:r>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t>terhadap semua variabel yaitu skala usaha, masa memimpin perusahaan, umur perusahaan, dan pendidikan pemilik</w:t>
            </w:r>
          </w:p>
        </w:tc>
      </w:tr>
      <w:tr w:rsidR="00AE2096" w:rsidRPr="0085517C" w:rsidTr="006067FC">
        <w:tc>
          <w:tcPr>
            <w:tcW w:w="1087"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Widiyanti</w:t>
            </w:r>
          </w:p>
        </w:tc>
        <w:tc>
          <w:tcPr>
            <w:tcW w:w="231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Analisis faktorfaktor yang mempengaruhi persepsi pengusaha kecil dan menengah atas penggunaan informasi akuntansi keuangan</w:t>
            </w:r>
          </w:p>
        </w:tc>
        <w:tc>
          <w:tcPr>
            <w:tcW w:w="962"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2013</w:t>
            </w:r>
          </w:p>
        </w:tc>
        <w:tc>
          <w:tcPr>
            <w:tcW w:w="162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Sentra kerajinan tas kain di Kabupaten Kendal</w:t>
            </w:r>
          </w:p>
        </w:tc>
        <w:tc>
          <w:tcPr>
            <w:tcW w:w="1630"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 xml:space="preserve">Skala usaha, umur perusahaan, pengetahuan akuntansi pengalaman dalam informasi akuntansi berpengaruh </w:t>
            </w:r>
            <w:r>
              <w:rPr>
                <w:rFonts w:ascii="Times New Roman" w:hAnsi="Times New Roman" w:cs="Times New Roman"/>
                <w:sz w:val="24"/>
                <w:szCs w:val="24"/>
                <w:lang w:val="id-ID"/>
              </w:rPr>
              <w:t xml:space="preserve">positif dan signifikan </w:t>
            </w:r>
            <w:r w:rsidRPr="0085517C">
              <w:rPr>
                <w:rFonts w:ascii="Times New Roman" w:hAnsi="Times New Roman" w:cs="Times New Roman"/>
                <w:sz w:val="24"/>
                <w:szCs w:val="24"/>
              </w:rPr>
              <w:t>terhadap persepsi pengusaha kecil dan menengah atas informasi akuntansi</w:t>
            </w:r>
          </w:p>
        </w:tc>
      </w:tr>
      <w:tr w:rsidR="00AE2096" w:rsidRPr="0085517C" w:rsidTr="006067FC">
        <w:tc>
          <w:tcPr>
            <w:tcW w:w="1087"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Arizali</w:t>
            </w:r>
          </w:p>
        </w:tc>
        <w:tc>
          <w:tcPr>
            <w:tcW w:w="231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Faktor-faktor yang mempengaruhi penggunaan informsi akuntansi pada UMKM survei pada perusahaan rekanan PT.PLN(persero) dikota Bandung</w:t>
            </w:r>
          </w:p>
        </w:tc>
        <w:tc>
          <w:tcPr>
            <w:tcW w:w="962"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lang w:val="id-ID"/>
              </w:rPr>
              <w:t>2013</w:t>
            </w:r>
          </w:p>
        </w:tc>
        <w:tc>
          <w:tcPr>
            <w:tcW w:w="1625"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UMKM yang merupakan rekanan PT.PLN dikota Bandung</w:t>
            </w:r>
          </w:p>
        </w:tc>
        <w:tc>
          <w:tcPr>
            <w:tcW w:w="1630" w:type="dxa"/>
          </w:tcPr>
          <w:p w:rsidR="00AE2096" w:rsidRPr="0085517C" w:rsidRDefault="00AE2096" w:rsidP="006067FC">
            <w:pPr>
              <w:rPr>
                <w:rFonts w:ascii="Times New Roman" w:hAnsi="Times New Roman" w:cs="Times New Roman"/>
                <w:sz w:val="24"/>
                <w:szCs w:val="24"/>
                <w:lang w:val="id-ID"/>
              </w:rPr>
            </w:pPr>
            <w:r w:rsidRPr="0085517C">
              <w:rPr>
                <w:rFonts w:ascii="Times New Roman" w:hAnsi="Times New Roman" w:cs="Times New Roman"/>
                <w:sz w:val="24"/>
                <w:szCs w:val="24"/>
              </w:rPr>
              <w:t xml:space="preserve">Berdasarkan pengujian dan analisis bahwa variabel jenjang pendidikan, ukuran perusahaan, skala usaha, dan latar </w:t>
            </w:r>
            <w:r w:rsidRPr="0085517C">
              <w:rPr>
                <w:rFonts w:ascii="Times New Roman" w:hAnsi="Times New Roman" w:cs="Times New Roman"/>
                <w:sz w:val="24"/>
                <w:szCs w:val="24"/>
              </w:rPr>
              <w:lastRenderedPageBreak/>
              <w:t xml:space="preserve">belakang pendidikan berpengaruh positif </w:t>
            </w:r>
            <w:r>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t>terhadap penggunaan informasi akuntansi</w:t>
            </w:r>
          </w:p>
        </w:tc>
      </w:tr>
    </w:tbl>
    <w:p w:rsidR="00AE2096" w:rsidRPr="0085517C" w:rsidRDefault="00AE2096" w:rsidP="00AE2096">
      <w:pPr>
        <w:rPr>
          <w:rFonts w:ascii="Times New Roman" w:hAnsi="Times New Roman" w:cs="Times New Roman"/>
          <w:sz w:val="24"/>
          <w:szCs w:val="24"/>
          <w:lang w:val="id-ID"/>
        </w:rPr>
      </w:pPr>
    </w:p>
    <w:p w:rsidR="00AE2096" w:rsidRPr="006B5B50" w:rsidRDefault="00AE2096" w:rsidP="00AE2096">
      <w:pPr>
        <w:pStyle w:val="ListParagraph"/>
        <w:numPr>
          <w:ilvl w:val="0"/>
          <w:numId w:val="16"/>
        </w:numPr>
        <w:spacing w:line="480" w:lineRule="auto"/>
        <w:rPr>
          <w:rFonts w:ascii="Times New Roman" w:hAnsi="Times New Roman" w:cs="Times New Roman"/>
          <w:sz w:val="24"/>
          <w:szCs w:val="24"/>
          <w:lang w:val="id-ID"/>
        </w:rPr>
      </w:pPr>
      <w:r w:rsidRPr="006B5B50">
        <w:rPr>
          <w:rFonts w:ascii="Times New Roman" w:hAnsi="Times New Roman" w:cs="Times New Roman"/>
          <w:b/>
          <w:sz w:val="24"/>
          <w:szCs w:val="24"/>
          <w:lang w:val="id-ID"/>
        </w:rPr>
        <w:t>Kerangka Konseptual</w:t>
      </w:r>
    </w:p>
    <w:p w:rsidR="00AE2096" w:rsidRPr="0085517C" w:rsidRDefault="00AE2096" w:rsidP="00AE2096">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elitian ini bertujuan untuk mengetahui pengaruh dari jenjang pendidikan, lama usaha, skala usaha dan pengetahuan akuntansi terhadap penggunaan informasi akuntansi pada UMKM di </w:t>
      </w:r>
      <w:r w:rsidRPr="0085517C">
        <w:rPr>
          <w:rFonts w:ascii="Times New Roman" w:hAnsi="Times New Roman" w:cs="Times New Roman"/>
          <w:sz w:val="24"/>
          <w:szCs w:val="24"/>
          <w:lang w:val="id-ID"/>
        </w:rPr>
        <w:t>Kota Surakarta</w:t>
      </w:r>
      <w:r w:rsidRPr="0085517C">
        <w:rPr>
          <w:rFonts w:ascii="Times New Roman" w:hAnsi="Times New Roman" w:cs="Times New Roman"/>
          <w:sz w:val="24"/>
          <w:szCs w:val="24"/>
        </w:rPr>
        <w:t xml:space="preserve">. Penelitian ini merupakan replikasi dari penelitian yang dilakukan oleh Arizali(2013) yang berjudul “Faktor-Faktor yang Mempengaruhi Penggunaan Informasi Akuntansi Pada UMKM (Studi pada Perusahaan Rekanan PT.PLNPersero) di Kota Bandung”. </w:t>
      </w:r>
    </w:p>
    <w:p w:rsidR="00AE2096" w:rsidRPr="006B5B50" w:rsidRDefault="00AE2096" w:rsidP="00AE2096">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lam penelitian ini, peneliti menambahkan variabel independen Pengetahuan Akuntansi yang diambil dari penelitian Widiyanti (2013). Sehingga, variabel-variabel penelitian ini terdiri dari 4 variabel independen yaitu  pendidikan </w:t>
      </w:r>
      <w:r w:rsidRPr="0085517C">
        <w:rPr>
          <w:rFonts w:ascii="Times New Roman" w:hAnsi="Times New Roman" w:cs="Times New Roman"/>
          <w:sz w:val="24"/>
          <w:szCs w:val="24"/>
          <w:lang w:val="id-ID"/>
        </w:rPr>
        <w:t xml:space="preserve">pemilik </w:t>
      </w:r>
      <w:r w:rsidRPr="0085517C">
        <w:rPr>
          <w:rFonts w:ascii="Times New Roman" w:hAnsi="Times New Roman" w:cs="Times New Roman"/>
          <w:sz w:val="24"/>
          <w:szCs w:val="24"/>
        </w:rPr>
        <w:t>(X</w:t>
      </w:r>
      <w:r w:rsidRPr="0085517C">
        <w:rPr>
          <w:rFonts w:ascii="Times New Roman" w:hAnsi="Times New Roman" w:cs="Times New Roman"/>
          <w:sz w:val="24"/>
          <w:szCs w:val="24"/>
          <w:vertAlign w:val="subscript"/>
        </w:rPr>
        <w:t>1</w:t>
      </w:r>
      <w:r w:rsidRPr="0085517C">
        <w:rPr>
          <w:rFonts w:ascii="Times New Roman" w:hAnsi="Times New Roman" w:cs="Times New Roman"/>
          <w:sz w:val="24"/>
          <w:szCs w:val="24"/>
        </w:rPr>
        <w:t>), lama usaha (X</w:t>
      </w:r>
      <w:r w:rsidRPr="0085517C">
        <w:rPr>
          <w:rFonts w:ascii="Times New Roman" w:hAnsi="Times New Roman" w:cs="Times New Roman"/>
          <w:sz w:val="24"/>
          <w:szCs w:val="24"/>
          <w:vertAlign w:val="subscript"/>
        </w:rPr>
        <w:t>2</w:t>
      </w:r>
      <w:r w:rsidRPr="0085517C">
        <w:rPr>
          <w:rFonts w:ascii="Times New Roman" w:hAnsi="Times New Roman" w:cs="Times New Roman"/>
          <w:sz w:val="24"/>
          <w:szCs w:val="24"/>
        </w:rPr>
        <w:t>), skala usaha (X</w:t>
      </w:r>
      <w:r w:rsidRPr="0085517C">
        <w:rPr>
          <w:rFonts w:ascii="Times New Roman" w:hAnsi="Times New Roman" w:cs="Times New Roman"/>
          <w:sz w:val="24"/>
          <w:szCs w:val="24"/>
          <w:vertAlign w:val="subscript"/>
        </w:rPr>
        <w:t>3</w:t>
      </w:r>
      <w:r w:rsidRPr="0085517C">
        <w:rPr>
          <w:rFonts w:ascii="Times New Roman" w:hAnsi="Times New Roman" w:cs="Times New Roman"/>
          <w:sz w:val="24"/>
          <w:szCs w:val="24"/>
        </w:rPr>
        <w:t>), dan pengetahuan akuntansi (X</w:t>
      </w:r>
      <w:r w:rsidRPr="0085517C">
        <w:rPr>
          <w:rFonts w:ascii="Times New Roman" w:hAnsi="Times New Roman" w:cs="Times New Roman"/>
          <w:sz w:val="24"/>
          <w:szCs w:val="24"/>
          <w:vertAlign w:val="subscript"/>
        </w:rPr>
        <w:t>4</w:t>
      </w:r>
      <w:r w:rsidRPr="0085517C">
        <w:rPr>
          <w:rFonts w:ascii="Times New Roman" w:hAnsi="Times New Roman" w:cs="Times New Roman"/>
          <w:sz w:val="24"/>
          <w:szCs w:val="24"/>
        </w:rPr>
        <w:t>) yang mempengaruhi penggunaan informasi akuntansi sebagai variabel dependen.</w:t>
      </w:r>
    </w:p>
    <w:p w:rsidR="00AE2096" w:rsidRDefault="00AE2096" w:rsidP="00AE2096">
      <w:pPr>
        <w:pStyle w:val="ListParagraph"/>
        <w:spacing w:line="480" w:lineRule="auto"/>
        <w:jc w:val="both"/>
        <w:rPr>
          <w:rFonts w:ascii="Times New Roman" w:hAnsi="Times New Roman" w:cs="Times New Roman"/>
          <w:sz w:val="24"/>
        </w:rPr>
      </w:pPr>
      <w:r w:rsidRPr="0085517C">
        <w:rPr>
          <w:rFonts w:ascii="Times New Roman" w:hAnsi="Times New Roman" w:cs="Times New Roman"/>
          <w:sz w:val="24"/>
        </w:rPr>
        <w:t>Dalam kerangka pemikiran teoritis dapat dilihat pada gambar berikut ini:</w:t>
      </w:r>
    </w:p>
    <w:p w:rsidR="00AE2096" w:rsidRDefault="00AE2096" w:rsidP="00AE2096">
      <w:pPr>
        <w:pStyle w:val="ListParagraph"/>
        <w:spacing w:line="480" w:lineRule="auto"/>
        <w:jc w:val="both"/>
        <w:rPr>
          <w:rFonts w:ascii="Times New Roman" w:hAnsi="Times New Roman" w:cs="Times New Roman"/>
          <w:sz w:val="24"/>
        </w:rPr>
      </w:pPr>
    </w:p>
    <w:p w:rsidR="00AE2096" w:rsidRPr="00AD3F71" w:rsidRDefault="00AE2096" w:rsidP="00AE2096">
      <w:pPr>
        <w:pStyle w:val="ListParagraph"/>
        <w:spacing w:line="480" w:lineRule="auto"/>
        <w:jc w:val="both"/>
        <w:rPr>
          <w:rFonts w:ascii="Times New Roman" w:hAnsi="Times New Roman" w:cs="Times New Roman"/>
          <w:sz w:val="24"/>
          <w:lang w:val="id-ID"/>
        </w:rPr>
      </w:pPr>
    </w:p>
    <w:p w:rsidR="00AE2096" w:rsidRPr="006B5B50" w:rsidRDefault="00AE2096" w:rsidP="00AE2096">
      <w:pPr>
        <w:pStyle w:val="ListParagraph"/>
        <w:spacing w:line="480" w:lineRule="auto"/>
        <w:jc w:val="both"/>
        <w:rPr>
          <w:rFonts w:ascii="Times New Roman" w:hAnsi="Times New Roman" w:cs="Times New Roman"/>
          <w:sz w:val="24"/>
          <w:lang w:val="id-ID"/>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43EE86F" wp14:editId="4C67B5A0">
                <wp:simplePos x="0" y="0"/>
                <wp:positionH relativeFrom="column">
                  <wp:posOffset>2228850</wp:posOffset>
                </wp:positionH>
                <wp:positionV relativeFrom="paragraph">
                  <wp:posOffset>242570</wp:posOffset>
                </wp:positionV>
                <wp:extent cx="579755" cy="593725"/>
                <wp:effectExtent l="11430" t="8255" r="8890" b="7620"/>
                <wp:wrapNone/>
                <wp:docPr id="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755" cy="593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8347FF" id="_x0000_t32" coordsize="21600,21600" o:spt="32" o:oned="t" path="m,l21600,21600e" filled="f">
                <v:path arrowok="t" fillok="f" o:connecttype="none"/>
                <o:lock v:ext="edit" shapetype="t"/>
              </v:shapetype>
              <v:shape id="AutoShape 7" o:spid="_x0000_s1026" type="#_x0000_t32" style="position:absolute;margin-left:175.5pt;margin-top:19.1pt;width:45.65pt;height:4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1AFAA05" wp14:editId="0B1A5511">
                <wp:simplePos x="0" y="0"/>
                <wp:positionH relativeFrom="column">
                  <wp:posOffset>259715</wp:posOffset>
                </wp:positionH>
                <wp:positionV relativeFrom="paragraph">
                  <wp:posOffset>67945</wp:posOffset>
                </wp:positionV>
                <wp:extent cx="1969135" cy="322580"/>
                <wp:effectExtent l="13970" t="5080" r="7620" b="5715"/>
                <wp:wrapNone/>
                <wp:docPr id="1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AE2096" w:rsidRPr="00F16BAC" w:rsidRDefault="00AE2096" w:rsidP="00AE2096">
                            <w:pPr>
                              <w:rPr>
                                <w:rFonts w:ascii="Times New Roman" w:hAnsi="Times New Roman" w:cs="Times New Roman"/>
                                <w:sz w:val="24"/>
                                <w:szCs w:val="24"/>
                                <w:lang w:val="id-ID"/>
                              </w:rPr>
                            </w:pPr>
                            <w:r w:rsidRPr="00F16BA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X</w:t>
                            </w:r>
                            <w:r w:rsidRPr="00F2431F">
                              <w:rPr>
                                <w:rFonts w:ascii="Times New Roman" w:hAnsi="Times New Roman" w:cs="Times New Roman"/>
                                <w:sz w:val="24"/>
                                <w:szCs w:val="24"/>
                                <w:vertAlign w:val="subscript"/>
                              </w:rPr>
                              <w:t>1</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FAA05" id="Rectangle 2" o:spid="_x0000_s1026" style="position:absolute;left:0;text-align:left;margin-left:20.45pt;margin-top:5.35pt;width:155.05pt;height:2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">
                <v:textbox>
                  <w:txbxContent>
                    <w:p w:rsidR="00AE2096" w:rsidRPr="00F16BAC" w:rsidRDefault="00AE2096" w:rsidP="00AE2096">
                      <w:pPr>
                        <w:rPr>
                          <w:rFonts w:ascii="Times New Roman" w:hAnsi="Times New Roman" w:cs="Times New Roman"/>
                          <w:sz w:val="24"/>
                          <w:szCs w:val="24"/>
                          <w:lang w:val="id-ID"/>
                        </w:rPr>
                      </w:pPr>
                      <w:r w:rsidRPr="00F16BA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X</w:t>
                      </w:r>
                      <w:r w:rsidRPr="00F2431F">
                        <w:rPr>
                          <w:rFonts w:ascii="Times New Roman" w:hAnsi="Times New Roman" w:cs="Times New Roman"/>
                          <w:sz w:val="24"/>
                          <w:szCs w:val="24"/>
                          <w:vertAlign w:val="subscript"/>
                        </w:rPr>
                        <w:t>1</w:t>
                      </w:r>
                      <w:r w:rsidRPr="00F16BAC">
                        <w:rPr>
                          <w:rFonts w:ascii="Times New Roman" w:hAnsi="Times New Roman" w:cs="Times New Roman"/>
                          <w:sz w:val="24"/>
                          <w:szCs w:val="24"/>
                          <w:lang w:val="id-ID"/>
                        </w:rPr>
                        <w:t>)</w:t>
                      </w:r>
                    </w:p>
                  </w:txbxContent>
                </v:textbox>
              </v:rect>
            </w:pict>
          </mc:Fallback>
        </mc:AlternateContent>
      </w:r>
    </w:p>
    <w:p w:rsidR="00AE2096" w:rsidRPr="0085517C" w:rsidRDefault="00AE2096" w:rsidP="00AE2096">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C3E1916" wp14:editId="45552567">
                <wp:simplePos x="0" y="0"/>
                <wp:positionH relativeFrom="column">
                  <wp:posOffset>259715</wp:posOffset>
                </wp:positionH>
                <wp:positionV relativeFrom="paragraph">
                  <wp:posOffset>163195</wp:posOffset>
                </wp:positionV>
                <wp:extent cx="1969135" cy="322580"/>
                <wp:effectExtent l="13970" t="12700" r="7620" b="7620"/>
                <wp:wrapNone/>
                <wp:docPr id="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Lama Usaha (X</w:t>
                            </w:r>
                            <w:r w:rsidRPr="00F2431F">
                              <w:rPr>
                                <w:rFonts w:ascii="Times New Roman" w:hAnsi="Times New Roman" w:cs="Times New Roman"/>
                                <w:sz w:val="24"/>
                                <w:szCs w:val="24"/>
                                <w:vertAlign w:val="subscript"/>
                              </w:rPr>
                              <w:t>2</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3E1916" id="Rectangle 3" o:spid="_x0000_s1027" style="position:absolute;left:0;text-align:left;margin-left:20.45pt;margin-top:12.85pt;width:155.05pt;height:2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">
                <v:textbo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Lama Usaha (X</w:t>
                      </w:r>
                      <w:r w:rsidRPr="00F2431F">
                        <w:rPr>
                          <w:rFonts w:ascii="Times New Roman" w:hAnsi="Times New Roman" w:cs="Times New Roman"/>
                          <w:sz w:val="24"/>
                          <w:szCs w:val="24"/>
                          <w:vertAlign w:val="subscript"/>
                        </w:rPr>
                        <w:t>2</w:t>
                      </w:r>
                      <w:r w:rsidRPr="00F16BAC">
                        <w:rPr>
                          <w:rFonts w:ascii="Times New Roman" w:hAnsi="Times New Roman" w:cs="Times New Roman"/>
                          <w:sz w:val="24"/>
                          <w:szCs w:val="24"/>
                          <w:lang w:val="id-ID"/>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E88B409" wp14:editId="0D6FB263">
                <wp:simplePos x="0" y="0"/>
                <wp:positionH relativeFrom="column">
                  <wp:posOffset>2228850</wp:posOffset>
                </wp:positionH>
                <wp:positionV relativeFrom="paragraph">
                  <wp:posOffset>299085</wp:posOffset>
                </wp:positionV>
                <wp:extent cx="579755" cy="173990"/>
                <wp:effectExtent l="11430" t="5715" r="8890" b="10795"/>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755" cy="173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50282A" id="AutoShape 8" o:spid="_x0000_s1026" type="#_x0000_t32" style="position:absolute;margin-left:175.5pt;margin-top:23.55pt;width:45.65pt;height:1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11B2FD9" wp14:editId="5B074DEE">
                <wp:simplePos x="0" y="0"/>
                <wp:positionH relativeFrom="column">
                  <wp:posOffset>2808605</wp:posOffset>
                </wp:positionH>
                <wp:positionV relativeFrom="paragraph">
                  <wp:posOffset>353060</wp:posOffset>
                </wp:positionV>
                <wp:extent cx="2539365" cy="322580"/>
                <wp:effectExtent l="10160" t="12065" r="12700" b="8255"/>
                <wp:wrapNone/>
                <wp:docPr id="1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9365" cy="322580"/>
                        </a:xfrm>
                        <a:prstGeom prst="rect">
                          <a:avLst/>
                        </a:prstGeom>
                        <a:solidFill>
                          <a:srgbClr val="FFFFFF"/>
                        </a:solidFill>
                        <a:ln w="9525">
                          <a:solidFill>
                            <a:srgbClr val="000000"/>
                          </a:solidFill>
                          <a:miter lim="800000"/>
                          <a:headEnd/>
                          <a:tailEnd/>
                        </a:ln>
                      </wps:spPr>
                      <wps:txbx>
                        <w:txbxContent>
                          <w:p w:rsidR="00AE2096" w:rsidRPr="00F16BAC" w:rsidRDefault="00AE2096" w:rsidP="00AE2096">
                            <w:pPr>
                              <w:rPr>
                                <w:rFonts w:ascii="Times New Roman" w:hAnsi="Times New Roman" w:cs="Times New Roman"/>
                                <w:sz w:val="24"/>
                                <w:szCs w:val="24"/>
                                <w:lang w:val="id-ID"/>
                              </w:rPr>
                            </w:pPr>
                            <w:r w:rsidRPr="00F16BAC">
                              <w:rPr>
                                <w:rFonts w:ascii="Times New Roman" w:hAnsi="Times New Roman" w:cs="Times New Roman"/>
                                <w:sz w:val="24"/>
                                <w:szCs w:val="24"/>
                                <w:lang w:val="id-ID"/>
                              </w:rPr>
                              <w:t>Penggunaan Informasi Akuntansi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1B2FD9" id="Rectangle 6" o:spid="_x0000_s1028" style="position:absolute;left:0;text-align:left;margin-left:221.15pt;margin-top:27.8pt;width:199.95pt;height:2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">
                <v:textbox>
                  <w:txbxContent>
                    <w:p w:rsidR="00AE2096" w:rsidRPr="00F16BAC" w:rsidRDefault="00AE2096" w:rsidP="00AE2096">
                      <w:pPr>
                        <w:rPr>
                          <w:rFonts w:ascii="Times New Roman" w:hAnsi="Times New Roman" w:cs="Times New Roman"/>
                          <w:sz w:val="24"/>
                          <w:szCs w:val="24"/>
                          <w:lang w:val="id-ID"/>
                        </w:rPr>
                      </w:pPr>
                      <w:r w:rsidRPr="00F16BAC">
                        <w:rPr>
                          <w:rFonts w:ascii="Times New Roman" w:hAnsi="Times New Roman" w:cs="Times New Roman"/>
                          <w:sz w:val="24"/>
                          <w:szCs w:val="24"/>
                          <w:lang w:val="id-ID"/>
                        </w:rPr>
                        <w:t>Penggunaan Informasi Akuntansi (Y)</w:t>
                      </w:r>
                    </w:p>
                  </w:txbxContent>
                </v:textbox>
              </v:rect>
            </w:pict>
          </mc:Fallback>
        </mc:AlternateContent>
      </w:r>
    </w:p>
    <w:p w:rsidR="00AE2096" w:rsidRPr="0085517C" w:rsidRDefault="00AE2096" w:rsidP="00AE2096">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24582D8" wp14:editId="7FB97B12">
                <wp:simplePos x="0" y="0"/>
                <wp:positionH relativeFrom="column">
                  <wp:posOffset>2228850</wp:posOffset>
                </wp:positionH>
                <wp:positionV relativeFrom="paragraph">
                  <wp:posOffset>122555</wp:posOffset>
                </wp:positionV>
                <wp:extent cx="579755" cy="686435"/>
                <wp:effectExtent l="11430" t="8255" r="8890" b="10160"/>
                <wp:wrapNone/>
                <wp:docPr id="1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755" cy="6864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903625" id="AutoShape 10" o:spid="_x0000_s1026" type="#_x0000_t32" style="position:absolute;margin-left:175.5pt;margin-top:9.65pt;width:45.65pt;height:54.0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9B3633E" wp14:editId="41F3052F">
                <wp:simplePos x="0" y="0"/>
                <wp:positionH relativeFrom="column">
                  <wp:posOffset>2228850</wp:posOffset>
                </wp:positionH>
                <wp:positionV relativeFrom="paragraph">
                  <wp:posOffset>122555</wp:posOffset>
                </wp:positionV>
                <wp:extent cx="579755" cy="266700"/>
                <wp:effectExtent l="11430" t="8255" r="8890" b="10795"/>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755" cy="266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4E2C5" id="AutoShape 9" o:spid="_x0000_s1026" type="#_x0000_t32" style="position:absolute;margin-left:175.5pt;margin-top:9.65pt;width:45.65pt;height:21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31AB6BD" wp14:editId="52E14242">
                <wp:simplePos x="0" y="0"/>
                <wp:positionH relativeFrom="column">
                  <wp:posOffset>259715</wp:posOffset>
                </wp:positionH>
                <wp:positionV relativeFrom="paragraph">
                  <wp:posOffset>229870</wp:posOffset>
                </wp:positionV>
                <wp:extent cx="1969135" cy="322580"/>
                <wp:effectExtent l="13970" t="10795" r="7620" b="9525"/>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Skala Usaha (X</w:t>
                            </w:r>
                            <w:r w:rsidRPr="00F2431F">
                              <w:rPr>
                                <w:rFonts w:ascii="Times New Roman" w:hAnsi="Times New Roman" w:cs="Times New Roman"/>
                                <w:sz w:val="24"/>
                                <w:szCs w:val="24"/>
                                <w:vertAlign w:val="subscript"/>
                              </w:rPr>
                              <w:t>3</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AB6BD" id="Rectangle 4" o:spid="_x0000_s1029" style="position:absolute;left:0;text-align:left;margin-left:20.45pt;margin-top:18.1pt;width:155.05pt;height:2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">
                <v:textbo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Skala Usaha (X</w:t>
                      </w:r>
                      <w:r w:rsidRPr="00F2431F">
                        <w:rPr>
                          <w:rFonts w:ascii="Times New Roman" w:hAnsi="Times New Roman" w:cs="Times New Roman"/>
                          <w:sz w:val="24"/>
                          <w:szCs w:val="24"/>
                          <w:vertAlign w:val="subscript"/>
                        </w:rPr>
                        <w:t>3</w:t>
                      </w:r>
                      <w:r w:rsidRPr="00F16BAC">
                        <w:rPr>
                          <w:rFonts w:ascii="Times New Roman" w:hAnsi="Times New Roman" w:cs="Times New Roman"/>
                          <w:sz w:val="24"/>
                          <w:szCs w:val="24"/>
                          <w:lang w:val="id-ID"/>
                        </w:rPr>
                        <w:t>)</w:t>
                      </w:r>
                    </w:p>
                  </w:txbxContent>
                </v:textbox>
              </v:rect>
            </w:pict>
          </mc:Fallback>
        </mc:AlternateContent>
      </w:r>
      <w:r w:rsidRPr="0085517C">
        <w:rPr>
          <w:rFonts w:ascii="Times New Roman" w:hAnsi="Times New Roman" w:cs="Times New Roman"/>
          <w:sz w:val="24"/>
          <w:szCs w:val="24"/>
          <w:lang w:val="id-ID"/>
        </w:rPr>
        <w:tab/>
      </w:r>
      <w:r w:rsidRPr="0085517C">
        <w:rPr>
          <w:rFonts w:ascii="Times New Roman" w:hAnsi="Times New Roman" w:cs="Times New Roman"/>
          <w:sz w:val="24"/>
          <w:szCs w:val="24"/>
          <w:lang w:val="id-ID"/>
        </w:rPr>
        <w:tab/>
      </w:r>
      <w:r w:rsidRPr="0085517C">
        <w:rPr>
          <w:rFonts w:ascii="Times New Roman" w:hAnsi="Times New Roman" w:cs="Times New Roman"/>
          <w:sz w:val="24"/>
          <w:szCs w:val="24"/>
          <w:lang w:val="id-ID"/>
        </w:rPr>
        <w:tab/>
      </w:r>
      <w:r w:rsidRPr="0085517C">
        <w:rPr>
          <w:rFonts w:ascii="Times New Roman" w:hAnsi="Times New Roman" w:cs="Times New Roman"/>
          <w:sz w:val="24"/>
          <w:szCs w:val="24"/>
          <w:lang w:val="id-ID"/>
        </w:rPr>
        <w:tab/>
      </w:r>
      <w:r w:rsidRPr="0085517C">
        <w:rPr>
          <w:rFonts w:ascii="Times New Roman" w:hAnsi="Times New Roman" w:cs="Times New Roman"/>
          <w:sz w:val="24"/>
          <w:szCs w:val="24"/>
          <w:lang w:val="id-ID"/>
        </w:rPr>
        <w:tab/>
      </w:r>
      <w:r w:rsidRPr="0085517C">
        <w:rPr>
          <w:rFonts w:ascii="Times New Roman" w:hAnsi="Times New Roman" w:cs="Times New Roman"/>
          <w:sz w:val="24"/>
          <w:szCs w:val="24"/>
          <w:lang w:val="id-ID"/>
        </w:rPr>
        <w:tab/>
      </w:r>
    </w:p>
    <w:p w:rsidR="00AE2096" w:rsidRPr="0085517C" w:rsidRDefault="00AE2096" w:rsidP="00AE2096">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26B7B066" wp14:editId="6FF70B66">
                <wp:simplePos x="0" y="0"/>
                <wp:positionH relativeFrom="column">
                  <wp:posOffset>259715</wp:posOffset>
                </wp:positionH>
                <wp:positionV relativeFrom="paragraph">
                  <wp:posOffset>288290</wp:posOffset>
                </wp:positionV>
                <wp:extent cx="1969135" cy="322580"/>
                <wp:effectExtent l="13970" t="10160" r="7620" b="1016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Pengetahuan Akuntansi (X</w:t>
                            </w:r>
                            <w:r w:rsidRPr="00F2431F">
                              <w:rPr>
                                <w:rFonts w:ascii="Times New Roman" w:hAnsi="Times New Roman" w:cs="Times New Roman"/>
                                <w:sz w:val="24"/>
                                <w:szCs w:val="24"/>
                                <w:vertAlign w:val="subscript"/>
                              </w:rPr>
                              <w:t>4</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B7B066" id="Rectangle 5" o:spid="_x0000_s1030" style="position:absolute;left:0;text-align:left;margin-left:20.45pt;margin-top:22.7pt;width:155.05pt;height:2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">
                <v:textbox>
                  <w:txbxContent>
                    <w:p w:rsidR="00AE2096" w:rsidRPr="00F16BAC" w:rsidRDefault="00AE2096" w:rsidP="00AE2096">
                      <w:pPr>
                        <w:rPr>
                          <w:rFonts w:ascii="Times New Roman" w:hAnsi="Times New Roman" w:cs="Times New Roman"/>
                          <w:sz w:val="24"/>
                          <w:szCs w:val="24"/>
                          <w:lang w:val="id-ID"/>
                        </w:rPr>
                      </w:pPr>
                      <w:r>
                        <w:rPr>
                          <w:rFonts w:ascii="Times New Roman" w:hAnsi="Times New Roman" w:cs="Times New Roman"/>
                          <w:sz w:val="24"/>
                          <w:szCs w:val="24"/>
                          <w:lang w:val="id-ID"/>
                        </w:rPr>
                        <w:t>Pengetahuan Akuntansi (X</w:t>
                      </w:r>
                      <w:r w:rsidRPr="00F2431F">
                        <w:rPr>
                          <w:rFonts w:ascii="Times New Roman" w:hAnsi="Times New Roman" w:cs="Times New Roman"/>
                          <w:sz w:val="24"/>
                          <w:szCs w:val="24"/>
                          <w:vertAlign w:val="subscript"/>
                        </w:rPr>
                        <w:t>4</w:t>
                      </w:r>
                      <w:r w:rsidRPr="00F16BAC">
                        <w:rPr>
                          <w:rFonts w:ascii="Times New Roman" w:hAnsi="Times New Roman" w:cs="Times New Roman"/>
                          <w:sz w:val="24"/>
                          <w:szCs w:val="24"/>
                          <w:lang w:val="id-ID"/>
                        </w:rPr>
                        <w:t>)</w:t>
                      </w:r>
                    </w:p>
                  </w:txbxContent>
                </v:textbox>
              </v:rect>
            </w:pict>
          </mc:Fallback>
        </mc:AlternateContent>
      </w:r>
    </w:p>
    <w:p w:rsidR="00AE2096" w:rsidRPr="0085517C" w:rsidRDefault="00AE2096" w:rsidP="00AE2096">
      <w:pPr>
        <w:pStyle w:val="ListParagraph"/>
        <w:spacing w:line="480" w:lineRule="auto"/>
        <w:rPr>
          <w:rFonts w:ascii="Times New Roman" w:hAnsi="Times New Roman" w:cs="Times New Roman"/>
          <w:sz w:val="24"/>
          <w:szCs w:val="24"/>
          <w:lang w:val="id-ID"/>
        </w:rPr>
      </w:pPr>
    </w:p>
    <w:p w:rsidR="00AE2096" w:rsidRPr="0085517C" w:rsidRDefault="00AE2096" w:rsidP="00AE2096">
      <w:pPr>
        <w:ind w:left="720"/>
        <w:jc w:val="center"/>
        <w:rPr>
          <w:rFonts w:ascii="Times New Roman" w:hAnsi="Times New Roman" w:cs="Times New Roman"/>
          <w:sz w:val="24"/>
          <w:szCs w:val="24"/>
          <w:lang w:val="id-ID"/>
        </w:rPr>
      </w:pPr>
      <w:r>
        <w:rPr>
          <w:rFonts w:ascii="Times New Roman" w:hAnsi="Times New Roman" w:cs="Times New Roman"/>
          <w:sz w:val="24"/>
          <w:szCs w:val="24"/>
        </w:rPr>
        <w:t>Gambar 2.</w:t>
      </w:r>
      <w:r>
        <w:rPr>
          <w:rFonts w:ascii="Times New Roman" w:hAnsi="Times New Roman" w:cs="Times New Roman"/>
          <w:sz w:val="24"/>
          <w:szCs w:val="24"/>
          <w:lang w:val="id-ID"/>
        </w:rPr>
        <w:t>1</w:t>
      </w:r>
      <w:r w:rsidRPr="0085517C">
        <w:rPr>
          <w:rFonts w:ascii="Times New Roman" w:hAnsi="Times New Roman" w:cs="Times New Roman"/>
          <w:sz w:val="24"/>
          <w:szCs w:val="24"/>
        </w:rPr>
        <w:br/>
        <w:t>Kerangka Pemikiran</w:t>
      </w:r>
    </w:p>
    <w:p w:rsidR="00AE2096" w:rsidRDefault="00AE2096" w:rsidP="00AE2096">
      <w:pPr>
        <w:ind w:left="720"/>
        <w:rPr>
          <w:rFonts w:ascii="Times New Roman" w:hAnsi="Times New Roman" w:cs="Times New Roman"/>
          <w:sz w:val="24"/>
          <w:szCs w:val="24"/>
          <w:lang w:val="id-ID"/>
        </w:rPr>
      </w:pPr>
      <w:r w:rsidRPr="0085517C">
        <w:rPr>
          <w:rFonts w:ascii="Times New Roman" w:hAnsi="Times New Roman" w:cs="Times New Roman"/>
          <w:sz w:val="24"/>
          <w:szCs w:val="24"/>
        </w:rPr>
        <w:t xml:space="preserve">Sumber : </w:t>
      </w:r>
      <w:r w:rsidRPr="0085517C">
        <w:rPr>
          <w:rFonts w:ascii="Times New Roman" w:hAnsi="Times New Roman" w:cs="Times New Roman"/>
          <w:sz w:val="24"/>
          <w:szCs w:val="24"/>
        </w:rPr>
        <w:fldChar w:fldCharType="begin" w:fldLock="1"/>
      </w:r>
      <w:r w:rsidRPr="0085517C">
        <w:rPr>
          <w:rFonts w:ascii="Times New Roman" w:hAnsi="Times New Roman" w:cs="Times New Roman"/>
          <w:sz w:val="24"/>
          <w:szCs w:val="24"/>
        </w:rPr>
        <w:instrText>ADDIN CSL_CITATION { "citationItems" : [ { "id" : "ITEM-1", "itemData" : { "abstract" : "Tujuan dari penelitian ini adalah untuk menentukan faktor-faktor yang mempengaruhi minat mahasiswa dalam mendaftar di pendidikan profesional Akuntansi (PPAk). Sampel penelitian ini adalah 609 mahasiswa jurusan akuntansi di semester 6 dan 8 di Universitas Muhammadiyah Yogyakarta (UMY). Untuk menjawab hipotesis penelitian, data dianalisis dengan menggunakan uji regresi berganda. Hasil penelitian menunjukkan bahwa variabel motivasi untuk kualitas, motivasi untuk memperoleh pengetahuan, biaya pendidikan, dan panjang dari studi memiliki efek positif dan signifikan terhadap kepentingan pendidikan siswa dalam mendaftar di PPAk. Di sisi lain, variabel motivasi karir, motivasi ekonomi, motivasi sosial, motivasi judul, dan motivasi untuk mengambil ujian USAP tidak memiliki efek pada minat siswa untuk mengambil PPAk. Kata Kunci: Motivasi; Biaya Pendidikan; Masa Studi; Pendidikan Profesional Akuntan", "author" : [ { "dropping-particle" : "", "family" : "Sapitri", "given" : "Zazuk", "non-dropping-particle" : "", "parse-names" : false, "suffix" : "" }, { "dropping-particle" : "", "family" : "Yaya", "given" : "Rizal", "non-dropping-particle" : "", "parse-names" : false, "suffix" : "" } ], "container-title" : "jurnal akuntansi dan investasi", "id" : "ITEM-1", "issued" : { "date-parts" : [ [ "2015" ] ] }, "page" : "46-61", "title" : "Faktor-Faktor Yang Berpengaruh Terhadap Minat Mahasiswa Untuk Mengikuti Pendidikan Profesi Akuntansi ( PPAk )", "type" : "article-journal", "volume" : "16" }, "uris" : [ "http://www.mendeley.com/documents/?uuid=3b6ad5ed-3a20-4ea0-b025-deac82fccd05" ] } ], "mendeley" : { "formattedCitation" : "(Sapitri &amp; Yaya, 2015)", "plainTextFormattedCitation" : "(Sapitri &amp; Yaya, 2015)", "previouslyFormattedCitation" : "(Sapitri &amp; Yaya, 2015)" }, "properties" : { "noteIndex" : 0 }, "schema" : "https://github.com/citation-style-language/schema/raw/master/csl-citation.json" }</w:instrText>
      </w:r>
      <w:r w:rsidRPr="0085517C">
        <w:rPr>
          <w:rFonts w:ascii="Times New Roman" w:hAnsi="Times New Roman" w:cs="Times New Roman"/>
          <w:sz w:val="24"/>
          <w:szCs w:val="24"/>
        </w:rPr>
        <w:fldChar w:fldCharType="separate"/>
      </w:r>
      <w:r w:rsidRPr="0085517C">
        <w:rPr>
          <w:rFonts w:ascii="Times New Roman" w:hAnsi="Times New Roman" w:cs="Times New Roman"/>
          <w:noProof/>
          <w:sz w:val="24"/>
          <w:szCs w:val="24"/>
        </w:rPr>
        <w:t>(</w:t>
      </w:r>
      <w:r w:rsidRPr="0085517C">
        <w:rPr>
          <w:rFonts w:ascii="Times New Roman" w:hAnsi="Times New Roman" w:cs="Times New Roman"/>
          <w:noProof/>
          <w:sz w:val="24"/>
          <w:szCs w:val="24"/>
          <w:lang w:val="id-ID"/>
        </w:rPr>
        <w:t>Fuad</w:t>
      </w:r>
      <w:r w:rsidRPr="0085517C">
        <w:rPr>
          <w:rFonts w:ascii="Times New Roman" w:hAnsi="Times New Roman" w:cs="Times New Roman"/>
          <w:noProof/>
          <w:sz w:val="24"/>
          <w:szCs w:val="24"/>
        </w:rPr>
        <w:t>, 201</w:t>
      </w:r>
      <w:r w:rsidRPr="0085517C">
        <w:rPr>
          <w:rFonts w:ascii="Times New Roman" w:hAnsi="Times New Roman" w:cs="Times New Roman"/>
          <w:noProof/>
          <w:sz w:val="24"/>
          <w:szCs w:val="24"/>
          <w:lang w:val="id-ID"/>
        </w:rPr>
        <w:t>3</w:t>
      </w:r>
      <w:r w:rsidRPr="0085517C">
        <w:rPr>
          <w:rFonts w:ascii="Times New Roman" w:hAnsi="Times New Roman" w:cs="Times New Roman"/>
          <w:noProof/>
          <w:sz w:val="24"/>
          <w:szCs w:val="24"/>
        </w:rPr>
        <w:t>)</w:t>
      </w:r>
      <w:r w:rsidRPr="0085517C">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85517C">
        <w:rPr>
          <w:rFonts w:ascii="Times New Roman" w:hAnsi="Times New Roman" w:cs="Times New Roman"/>
          <w:sz w:val="24"/>
          <w:szCs w:val="24"/>
        </w:rPr>
        <w:t xml:space="preserve">dan </w:t>
      </w:r>
      <w:r w:rsidRPr="0085517C">
        <w:rPr>
          <w:rFonts w:ascii="Times New Roman" w:hAnsi="Times New Roman" w:cs="Times New Roman"/>
          <w:sz w:val="24"/>
          <w:szCs w:val="24"/>
        </w:rPr>
        <w:fldChar w:fldCharType="begin" w:fldLock="1"/>
      </w:r>
      <w:r w:rsidRPr="0085517C">
        <w:rPr>
          <w:rFonts w:ascii="Times New Roman" w:hAnsi="Times New Roman" w:cs="Times New Roman"/>
          <w:sz w:val="24"/>
          <w:szCs w:val="24"/>
        </w:rPr>
        <w:instrText>ADDIN CSL_CITATION { "citationItems" : [ { "id" : "ITEM-1", "itemData" : { "author" : [ { "dropping-particle" : "", "family" : "Fahriani", "given" : "Dian", "non-dropping-particle" : "", "parse-names" : false, "suffix" : "" } ], "container-title" : "ilmu dan riset akuntansi", "id" : "ITEM-1", "issue" : "12", "issued" : { "date-parts" : [ [ "2012" ] ] }, "page" : "1-22", "title" : "PENGARUH MOTIVASI TERHADAP MINAT MAHASISWA AKUNTANSI UNTUK MENGIKUTI PENDIDIKAN PROFESI AKUNTANSI ( PPAk )", "type" : "article-journal", "volume" : "1" }, "uris" : [ "http://www.mendeley.com/documents/?uuid=742ef213-ac2b-45d7-9534-b7bf08ddfa2e" ] } ], "mendeley" : { "formattedCitation" : "(Fahriani, 2012)", "plainTextFormattedCitation" : "(Fahriani, 2012)", "previouslyFormattedCitation" : "(Fahriani, 2012)" }, "properties" : { "noteIndex" : 0 }, "schema" : "https://github.com/citation-style-language/schema/raw/master/csl-citation.json" }</w:instrText>
      </w:r>
      <w:r w:rsidRPr="0085517C">
        <w:rPr>
          <w:rFonts w:ascii="Times New Roman" w:hAnsi="Times New Roman" w:cs="Times New Roman"/>
          <w:sz w:val="24"/>
          <w:szCs w:val="24"/>
        </w:rPr>
        <w:fldChar w:fldCharType="separate"/>
      </w:r>
      <w:r w:rsidRPr="0085517C">
        <w:rPr>
          <w:rFonts w:ascii="Times New Roman" w:hAnsi="Times New Roman" w:cs="Times New Roman"/>
          <w:noProof/>
          <w:sz w:val="24"/>
          <w:szCs w:val="24"/>
        </w:rPr>
        <w:t>(</w:t>
      </w:r>
      <w:r w:rsidRPr="0085517C">
        <w:rPr>
          <w:rFonts w:ascii="Times New Roman" w:hAnsi="Times New Roman" w:cs="Times New Roman"/>
          <w:noProof/>
          <w:sz w:val="24"/>
          <w:szCs w:val="24"/>
          <w:lang w:val="id-ID"/>
        </w:rPr>
        <w:t>Arizali</w:t>
      </w:r>
      <w:r w:rsidRPr="0085517C">
        <w:rPr>
          <w:rFonts w:ascii="Times New Roman" w:hAnsi="Times New Roman" w:cs="Times New Roman"/>
          <w:noProof/>
          <w:sz w:val="24"/>
          <w:szCs w:val="24"/>
        </w:rPr>
        <w:t>, 201</w:t>
      </w:r>
      <w:r w:rsidRPr="0085517C">
        <w:rPr>
          <w:rFonts w:ascii="Times New Roman" w:hAnsi="Times New Roman" w:cs="Times New Roman"/>
          <w:noProof/>
          <w:sz w:val="24"/>
          <w:szCs w:val="24"/>
          <w:lang w:val="id-ID"/>
        </w:rPr>
        <w:t>3</w:t>
      </w:r>
      <w:r w:rsidRPr="0085517C">
        <w:rPr>
          <w:rFonts w:ascii="Times New Roman" w:hAnsi="Times New Roman" w:cs="Times New Roman"/>
          <w:noProof/>
          <w:sz w:val="24"/>
          <w:szCs w:val="24"/>
        </w:rPr>
        <w:t>)</w:t>
      </w:r>
      <w:r w:rsidRPr="0085517C">
        <w:rPr>
          <w:rFonts w:ascii="Times New Roman" w:hAnsi="Times New Roman" w:cs="Times New Roman"/>
          <w:sz w:val="24"/>
          <w:szCs w:val="24"/>
        </w:rPr>
        <w:fldChar w:fldCharType="end"/>
      </w:r>
    </w:p>
    <w:p w:rsidR="00AE2096" w:rsidRPr="007B6927" w:rsidRDefault="00AE2096" w:rsidP="00AE2096">
      <w:pPr>
        <w:ind w:left="720"/>
        <w:rPr>
          <w:rFonts w:ascii="Times New Roman" w:hAnsi="Times New Roman" w:cs="Times New Roman"/>
          <w:lang w:val="id-ID"/>
        </w:rPr>
      </w:pPr>
    </w:p>
    <w:p w:rsidR="00AE2096" w:rsidRPr="0085517C" w:rsidRDefault="00AE2096" w:rsidP="00AE2096">
      <w:pPr>
        <w:pStyle w:val="ListParagraph"/>
        <w:numPr>
          <w:ilvl w:val="0"/>
          <w:numId w:val="16"/>
        </w:numPr>
        <w:spacing w:line="480" w:lineRule="auto"/>
        <w:rPr>
          <w:rFonts w:ascii="Times New Roman" w:hAnsi="Times New Roman" w:cs="Times New Roman"/>
          <w:sz w:val="24"/>
          <w:szCs w:val="24"/>
          <w:lang w:val="id-ID"/>
        </w:rPr>
      </w:pPr>
      <w:r w:rsidRPr="0085517C">
        <w:rPr>
          <w:rFonts w:ascii="Times New Roman" w:hAnsi="Times New Roman" w:cs="Times New Roman"/>
          <w:b/>
          <w:sz w:val="24"/>
          <w:szCs w:val="24"/>
          <w:lang w:val="id-ID"/>
        </w:rPr>
        <w:t>Hipotesis Penelitian</w:t>
      </w:r>
    </w:p>
    <w:p w:rsidR="00AE2096" w:rsidRDefault="00AE2096" w:rsidP="00AE2096">
      <w:pPr>
        <w:pStyle w:val="ListParagraph"/>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dapun hipotesis yang dapat disusun dalam penelitian ini adalah sebagai berikut :</w:t>
      </w:r>
    </w:p>
    <w:p w:rsidR="00AE2096" w:rsidRDefault="00AE2096" w:rsidP="00AE2096">
      <w:pPr>
        <w:pStyle w:val="ListParagraph"/>
        <w:numPr>
          <w:ilvl w:val="0"/>
          <w:numId w:val="27"/>
        </w:numPr>
        <w:spacing w:before="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aruh</w:t>
      </w:r>
      <w:r w:rsidRPr="0073750C">
        <w:rPr>
          <w:rFonts w:ascii="Times New Roman" w:hAnsi="Times New Roman" w:cs="Times New Roman"/>
          <w:sz w:val="24"/>
          <w:szCs w:val="24"/>
          <w:lang w:val="id-ID"/>
        </w:rPr>
        <w:t xml:space="preserve"> Pendidikan </w:t>
      </w:r>
      <w:r>
        <w:rPr>
          <w:rFonts w:ascii="Times New Roman" w:hAnsi="Times New Roman" w:cs="Times New Roman"/>
          <w:sz w:val="24"/>
          <w:szCs w:val="24"/>
          <w:lang w:val="id-ID"/>
        </w:rPr>
        <w:t xml:space="preserve">Pemilik </w:t>
      </w:r>
      <w:r w:rsidRPr="0073750C">
        <w:rPr>
          <w:rFonts w:ascii="Times New Roman" w:hAnsi="Times New Roman" w:cs="Times New Roman"/>
          <w:sz w:val="24"/>
          <w:szCs w:val="24"/>
          <w:lang w:val="id-ID"/>
        </w:rPr>
        <w:t xml:space="preserve">Terhadap Penggunaan InformasiAkuntansi </w:t>
      </w:r>
      <w:r>
        <w:rPr>
          <w:rFonts w:ascii="Times New Roman" w:hAnsi="Times New Roman" w:cs="Times New Roman"/>
          <w:sz w:val="24"/>
          <w:szCs w:val="24"/>
          <w:lang w:val="id-ID"/>
        </w:rPr>
        <w:t>pada UMKM di Surakarta.</w:t>
      </w:r>
    </w:p>
    <w:p w:rsidR="00AE2096" w:rsidRPr="0073750C" w:rsidRDefault="00AE2096" w:rsidP="00AE2096">
      <w:pPr>
        <w:pStyle w:val="ListParagraph"/>
        <w:spacing w:before="240" w:line="480" w:lineRule="auto"/>
        <w:ind w:left="1134" w:firstLine="447"/>
        <w:jc w:val="both"/>
        <w:rPr>
          <w:rFonts w:ascii="Times New Roman" w:hAnsi="Times New Roman" w:cs="Times New Roman"/>
          <w:sz w:val="24"/>
          <w:szCs w:val="24"/>
          <w:lang w:val="id-ID"/>
        </w:rPr>
      </w:pPr>
      <w:r>
        <w:rPr>
          <w:rFonts w:ascii="Times New Roman" w:hAnsi="Times New Roman" w:cs="Times New Roman"/>
          <w:sz w:val="24"/>
          <w:szCs w:val="24"/>
          <w:lang w:val="id-ID"/>
        </w:rPr>
        <w:t>Kemampuan pemilik perusahaan sangat mempengaruhi penyiapan dan penggunaan informasi akuntansi. Kemampuan pemilik UMKM ditentukan dari pendidikan formal yang ditempuh serta pendidikan informal yang diikuti.</w:t>
      </w:r>
    </w:p>
    <w:p w:rsidR="00AE2096" w:rsidRPr="0073750C" w:rsidRDefault="00AE2096" w:rsidP="00AE2096">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uad (2013)menyatakan bahwa </w:t>
      </w:r>
      <w:r w:rsidRPr="0073750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berpengaruh positif dan signifikan </w:t>
      </w:r>
      <w:r w:rsidRPr="0073750C">
        <w:rPr>
          <w:rFonts w:ascii="Times New Roman" w:hAnsi="Times New Roman" w:cs="Times New Roman"/>
          <w:sz w:val="24"/>
          <w:szCs w:val="24"/>
          <w:lang w:val="id-ID"/>
        </w:rPr>
        <w:t>terh</w:t>
      </w:r>
      <w:r>
        <w:rPr>
          <w:rFonts w:ascii="Times New Roman" w:hAnsi="Times New Roman" w:cs="Times New Roman"/>
          <w:sz w:val="24"/>
          <w:szCs w:val="24"/>
          <w:lang w:val="id-ID"/>
        </w:rPr>
        <w:t>a</w:t>
      </w:r>
      <w:r w:rsidRPr="0073750C">
        <w:rPr>
          <w:rFonts w:ascii="Times New Roman" w:hAnsi="Times New Roman" w:cs="Times New Roman"/>
          <w:sz w:val="24"/>
          <w:szCs w:val="24"/>
          <w:lang w:val="id-ID"/>
        </w:rPr>
        <w:t>dap penggunaan informasi akuntansi</w:t>
      </w:r>
      <w:r>
        <w:rPr>
          <w:rFonts w:ascii="Times New Roman" w:hAnsi="Times New Roman" w:cs="Times New Roman"/>
          <w:sz w:val="24"/>
          <w:szCs w:val="24"/>
          <w:lang w:val="id-ID"/>
        </w:rPr>
        <w:t xml:space="preserve"> pada Usaha Mikro Kecil dan Menengah (UMKM). Solodiva (2010) terdapat pengaruh positif dan signifikan terhadap variabel pendidikan pemilik. Arizali (2013) menyatakan bahwa pendidikan pemilik berpengaruh positif dan signifikan terhadap penggunaan informasi akuntansi. Jenjang pendidikan pemilik </w:t>
      </w:r>
      <w:r w:rsidRPr="0073750C">
        <w:rPr>
          <w:rFonts w:ascii="Times New Roman" w:hAnsi="Times New Roman" w:cs="Times New Roman"/>
          <w:sz w:val="24"/>
          <w:szCs w:val="24"/>
          <w:lang w:val="id-ID"/>
        </w:rPr>
        <w:t>sangat berpengaruh terhadap pemahaman akuntansi disetiap pemilik UMKM yang nantinya akan berpengaruh terhadap persiapan dan kemampuan pemilik UMKM dalam pengguna</w:t>
      </w:r>
      <w:r>
        <w:rPr>
          <w:rFonts w:ascii="Times New Roman" w:hAnsi="Times New Roman" w:cs="Times New Roman"/>
          <w:sz w:val="24"/>
          <w:szCs w:val="24"/>
          <w:lang w:val="id-ID"/>
        </w:rPr>
        <w:t>an informasi akuntansi. P</w:t>
      </w:r>
      <w:r w:rsidRPr="0073750C">
        <w:rPr>
          <w:rFonts w:ascii="Times New Roman" w:hAnsi="Times New Roman" w:cs="Times New Roman"/>
          <w:sz w:val="24"/>
          <w:szCs w:val="24"/>
          <w:lang w:val="id-ID"/>
        </w:rPr>
        <w:t>endidikan</w:t>
      </w:r>
      <w:r>
        <w:rPr>
          <w:rFonts w:ascii="Times New Roman" w:hAnsi="Times New Roman" w:cs="Times New Roman"/>
          <w:sz w:val="24"/>
          <w:szCs w:val="24"/>
          <w:lang w:val="id-ID"/>
        </w:rPr>
        <w:t xml:space="preserve"> Pemilik</w:t>
      </w:r>
      <w:r w:rsidRPr="0073750C">
        <w:rPr>
          <w:rFonts w:ascii="Times New Roman" w:hAnsi="Times New Roman" w:cs="Times New Roman"/>
          <w:sz w:val="24"/>
          <w:szCs w:val="24"/>
          <w:lang w:val="id-ID"/>
        </w:rPr>
        <w:t xml:space="preserve"> yang rendah membuat pemilik UMKM kurang begitu memahami dalam penggunaan informasi akuntansi dibandingkan dengan pe</w:t>
      </w:r>
      <w:r>
        <w:rPr>
          <w:rFonts w:ascii="Times New Roman" w:hAnsi="Times New Roman" w:cs="Times New Roman"/>
          <w:sz w:val="24"/>
          <w:szCs w:val="24"/>
          <w:lang w:val="id-ID"/>
        </w:rPr>
        <w:t xml:space="preserve">milik UMKM yang memiliki </w:t>
      </w:r>
      <w:r>
        <w:rPr>
          <w:rFonts w:ascii="Times New Roman" w:hAnsi="Times New Roman" w:cs="Times New Roman"/>
          <w:sz w:val="24"/>
          <w:szCs w:val="24"/>
          <w:lang w:val="id-ID"/>
        </w:rPr>
        <w:lastRenderedPageBreak/>
        <w:t>P</w:t>
      </w:r>
      <w:r w:rsidRPr="0073750C">
        <w:rPr>
          <w:rFonts w:ascii="Times New Roman" w:hAnsi="Times New Roman" w:cs="Times New Roman"/>
          <w:sz w:val="24"/>
          <w:szCs w:val="24"/>
          <w:lang w:val="id-ID"/>
        </w:rPr>
        <w:t xml:space="preserve">endidikan formal yang lebih tinggi. Dari pernyataan tersebut maka hipotesis yang dapat dikembangkan adalah : </w:t>
      </w:r>
    </w:p>
    <w:p w:rsidR="00AE2096" w:rsidRPr="00B175A1" w:rsidRDefault="00AE2096" w:rsidP="00AE2096">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H1 :</w:t>
      </w:r>
      <w:r w:rsidRPr="0073750C">
        <w:rPr>
          <w:rFonts w:ascii="Times New Roman" w:hAnsi="Times New Roman" w:cs="Times New Roman"/>
          <w:sz w:val="24"/>
          <w:szCs w:val="24"/>
          <w:lang w:val="id-ID"/>
        </w:rPr>
        <w:t xml:space="preserve"> Pendidikan</w:t>
      </w:r>
      <w:r>
        <w:rPr>
          <w:rFonts w:ascii="Times New Roman" w:hAnsi="Times New Roman" w:cs="Times New Roman"/>
          <w:sz w:val="24"/>
          <w:szCs w:val="24"/>
          <w:lang w:val="id-ID"/>
        </w:rPr>
        <w:t xml:space="preserve"> Pemilik</w:t>
      </w:r>
      <w:r w:rsidRPr="0073750C">
        <w:rPr>
          <w:rFonts w:ascii="Times New Roman" w:hAnsi="Times New Roman" w:cs="Times New Roman"/>
          <w:sz w:val="24"/>
          <w:szCs w:val="24"/>
          <w:lang w:val="id-ID"/>
        </w:rPr>
        <w:t xml:space="preserve"> berpengaruh signifikan terhadap penggunaan informasi akuntansi </w:t>
      </w:r>
      <w:r>
        <w:rPr>
          <w:rFonts w:ascii="Times New Roman" w:hAnsi="Times New Roman" w:cs="Times New Roman"/>
          <w:sz w:val="24"/>
          <w:szCs w:val="24"/>
          <w:lang w:val="id-ID"/>
        </w:rPr>
        <w:t>pada UMKM di Surakarta.</w:t>
      </w:r>
    </w:p>
    <w:p w:rsidR="00AE2096" w:rsidRPr="00AA7113" w:rsidRDefault="00AE2096" w:rsidP="00AE2096">
      <w:pPr>
        <w:pStyle w:val="ListParagraph"/>
        <w:numPr>
          <w:ilvl w:val="0"/>
          <w:numId w:val="27"/>
        </w:numPr>
        <w:spacing w:before="240" w:line="480" w:lineRule="auto"/>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t xml:space="preserve">Pengaruh Lama Usaha Terhadap Pengunaan Informasi Akuntansi  </w:t>
      </w:r>
      <w:r>
        <w:rPr>
          <w:rFonts w:ascii="Times New Roman" w:hAnsi="Times New Roman" w:cs="Times New Roman"/>
          <w:sz w:val="24"/>
          <w:szCs w:val="24"/>
          <w:lang w:val="id-ID"/>
        </w:rPr>
        <w:t>pada UMKM di Surakarta.</w:t>
      </w:r>
    </w:p>
    <w:p w:rsidR="00AE2096" w:rsidRPr="0073750C" w:rsidRDefault="00AE2096" w:rsidP="00AE2096">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Lama usaha dalam hal ini adalah lamanya suatu Usaha Mikro Kecil dan Menengah (UMKM) berdiri atau umur dari UMKM semenjak usaha tersebut berdiri. Dengan asumsi bahwa semakin lama usaha tersebut berjalan maka akan mengakibatkan adanya berkembangan usaha ke arah positif atau negatif.Fuad (2013), Solodiva (2010), dan Widiyanti (2013) menyatakan bahwa lama usaha atau umur perusahaan berpengaruh positif dan signifikan terhadap penggunaan informasi akuntansi pada Usaha Mikro Kecil dan Menengah (UMKM). Arizali (2013) menyatakan bahwa lama usaha berpengaruh positif dan signifikan penggunaan akuntansi.</w:t>
      </w:r>
      <w:r w:rsidRPr="0073750C">
        <w:rPr>
          <w:rFonts w:ascii="Times New Roman" w:hAnsi="Times New Roman" w:cs="Times New Roman"/>
          <w:sz w:val="24"/>
          <w:szCs w:val="24"/>
          <w:lang w:val="id-ID"/>
        </w:rPr>
        <w:t xml:space="preserve">Dari argumen tersebut, maka hipotesis yang dapat dikembangkan adalah : </w:t>
      </w:r>
    </w:p>
    <w:p w:rsidR="00AE2096" w:rsidRPr="006532FC" w:rsidRDefault="00AE2096" w:rsidP="00AE2096">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2: </w:t>
      </w:r>
      <w:r w:rsidRPr="0073750C">
        <w:rPr>
          <w:rFonts w:ascii="Times New Roman" w:hAnsi="Times New Roman" w:cs="Times New Roman"/>
          <w:sz w:val="24"/>
          <w:szCs w:val="24"/>
          <w:lang w:val="id-ID"/>
        </w:rPr>
        <w:t>La</w:t>
      </w:r>
      <w:r>
        <w:rPr>
          <w:rFonts w:ascii="Times New Roman" w:hAnsi="Times New Roman" w:cs="Times New Roman"/>
          <w:sz w:val="24"/>
          <w:szCs w:val="24"/>
          <w:lang w:val="id-ID"/>
        </w:rPr>
        <w:t>ma usaha berpengaruh signifikan</w:t>
      </w:r>
      <w:r w:rsidRPr="0073750C">
        <w:rPr>
          <w:rFonts w:ascii="Times New Roman" w:hAnsi="Times New Roman" w:cs="Times New Roman"/>
          <w:sz w:val="24"/>
          <w:szCs w:val="24"/>
          <w:lang w:val="id-ID"/>
        </w:rPr>
        <w:t xml:space="preserve"> terhada</w:t>
      </w:r>
      <w:r>
        <w:rPr>
          <w:rFonts w:ascii="Times New Roman" w:hAnsi="Times New Roman" w:cs="Times New Roman"/>
          <w:sz w:val="24"/>
          <w:szCs w:val="24"/>
          <w:lang w:val="id-ID"/>
        </w:rPr>
        <w:t>p pengunaan informasi akuntansi pada UMKM di Surakarta.</w:t>
      </w:r>
    </w:p>
    <w:p w:rsidR="00AE2096" w:rsidRPr="00AA7113" w:rsidRDefault="00AE2096" w:rsidP="00AE2096">
      <w:pPr>
        <w:pStyle w:val="ListParagraph"/>
        <w:numPr>
          <w:ilvl w:val="0"/>
          <w:numId w:val="27"/>
        </w:numPr>
        <w:spacing w:before="240" w:line="480" w:lineRule="auto"/>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t xml:space="preserve">Pengaruh Skala UsahaTerhadap Pengunaan Informasi Akuntansi </w:t>
      </w:r>
      <w:r>
        <w:rPr>
          <w:rFonts w:ascii="Times New Roman" w:hAnsi="Times New Roman" w:cs="Times New Roman"/>
          <w:sz w:val="24"/>
          <w:szCs w:val="24"/>
          <w:lang w:val="id-ID"/>
        </w:rPr>
        <w:t>pada UMKM di Surakarta.</w:t>
      </w:r>
    </w:p>
    <w:p w:rsidR="00AE2096" w:rsidRPr="0073750C" w:rsidRDefault="00AE2096" w:rsidP="00AE2096">
      <w:pPr>
        <w:pStyle w:val="ListParagraph"/>
        <w:spacing w:before="240" w:line="480" w:lineRule="auto"/>
        <w:ind w:left="1080" w:firstLine="360"/>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t>Menurut Holmes dan Nicholls, (1998) dalam Grace (2003) ukuran usaha merupakan kemampuan perusahaan dalam mengelola usahanya dengan melihat total aset, berapa jumlah karyawan yang dipekerjakan dan berapa besar pendapatan yang diperoleh perusahaan dalam satu periode akuntansi.</w:t>
      </w:r>
      <w:r>
        <w:rPr>
          <w:rFonts w:ascii="Times New Roman" w:hAnsi="Times New Roman" w:cs="Times New Roman"/>
          <w:sz w:val="24"/>
          <w:szCs w:val="24"/>
          <w:lang w:val="id-ID"/>
        </w:rPr>
        <w:t xml:space="preserve">Fuad (2013), Solodiva (2010), dan </w:t>
      </w:r>
      <w:r>
        <w:rPr>
          <w:rFonts w:ascii="Times New Roman" w:hAnsi="Times New Roman" w:cs="Times New Roman"/>
          <w:sz w:val="24"/>
          <w:szCs w:val="24"/>
          <w:lang w:val="id-ID"/>
        </w:rPr>
        <w:lastRenderedPageBreak/>
        <w:t>Widiyanti (2013) menyatakan bahwa skala usaha berpengaruh positif dan signifikan terhadap penggunaan informasi akuntansi pada Usaha Mikro Kecil dan Menengah (UMKM).  Arizali (2013) menyatakanbahwa skala usaha berpengaruh positif dan signifikan terhadap penggunaan informasi akuntansi.</w:t>
      </w:r>
      <w:r w:rsidRPr="0073750C">
        <w:rPr>
          <w:rFonts w:ascii="Times New Roman" w:hAnsi="Times New Roman" w:cs="Times New Roman"/>
          <w:sz w:val="24"/>
          <w:szCs w:val="24"/>
          <w:lang w:val="id-ID"/>
        </w:rPr>
        <w:t xml:space="preserve"> Jumlah karyawan dan total aset dapat menunjukkan berapa kapasitas perusahaan dalam mengoprasionalkan usahanya, semakin besar jumlah karyawan semakin besar tingkat kompleksitas perusahaan, sehingga informasi akuntansi sangat dibutuhkan</w:t>
      </w:r>
      <w:r>
        <w:rPr>
          <w:rFonts w:ascii="Times New Roman" w:hAnsi="Times New Roman" w:cs="Times New Roman"/>
          <w:sz w:val="24"/>
          <w:szCs w:val="24"/>
          <w:lang w:val="id-ID"/>
        </w:rPr>
        <w:t xml:space="preserve">. </w:t>
      </w:r>
      <w:r w:rsidRPr="0073750C">
        <w:rPr>
          <w:rFonts w:ascii="Times New Roman" w:hAnsi="Times New Roman" w:cs="Times New Roman"/>
          <w:sz w:val="24"/>
          <w:szCs w:val="24"/>
          <w:lang w:val="id-ID"/>
        </w:rPr>
        <w:t xml:space="preserve">Dari argumen tersebut, maka hipotesis yang dapat dikembangkan adalah : </w:t>
      </w:r>
    </w:p>
    <w:p w:rsidR="00AE2096" w:rsidRPr="006532FC" w:rsidRDefault="00AE2096" w:rsidP="00AE2096">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3 : </w:t>
      </w:r>
      <w:r w:rsidRPr="0073750C">
        <w:rPr>
          <w:rFonts w:ascii="Times New Roman" w:hAnsi="Times New Roman" w:cs="Times New Roman"/>
          <w:sz w:val="24"/>
          <w:szCs w:val="24"/>
          <w:lang w:val="id-ID"/>
        </w:rPr>
        <w:t>Skal</w:t>
      </w:r>
      <w:r>
        <w:rPr>
          <w:rFonts w:ascii="Times New Roman" w:hAnsi="Times New Roman" w:cs="Times New Roman"/>
          <w:sz w:val="24"/>
          <w:szCs w:val="24"/>
          <w:lang w:val="id-ID"/>
        </w:rPr>
        <w:t xml:space="preserve">a usaha berpengaruh signifikan </w:t>
      </w:r>
      <w:r w:rsidRPr="0073750C">
        <w:rPr>
          <w:rFonts w:ascii="Times New Roman" w:hAnsi="Times New Roman" w:cs="Times New Roman"/>
          <w:sz w:val="24"/>
          <w:szCs w:val="24"/>
          <w:lang w:val="id-ID"/>
        </w:rPr>
        <w:t>terhadap pengunaan</w:t>
      </w:r>
      <w:r>
        <w:rPr>
          <w:rFonts w:ascii="Times New Roman" w:hAnsi="Times New Roman" w:cs="Times New Roman"/>
          <w:sz w:val="24"/>
          <w:szCs w:val="24"/>
          <w:lang w:val="id-ID"/>
        </w:rPr>
        <w:t xml:space="preserve"> informasi akuntansi pada UMKM di Surakarta.</w:t>
      </w:r>
    </w:p>
    <w:p w:rsidR="00AE2096" w:rsidRPr="00AA7113" w:rsidRDefault="00AE2096" w:rsidP="00AE2096">
      <w:pPr>
        <w:pStyle w:val="ListParagraph"/>
        <w:numPr>
          <w:ilvl w:val="0"/>
          <w:numId w:val="27"/>
        </w:numPr>
        <w:spacing w:before="240" w:line="480" w:lineRule="auto"/>
        <w:jc w:val="both"/>
        <w:rPr>
          <w:rFonts w:ascii="Times New Roman" w:hAnsi="Times New Roman" w:cs="Times New Roman"/>
          <w:sz w:val="24"/>
          <w:szCs w:val="24"/>
          <w:lang w:val="id-ID"/>
        </w:rPr>
      </w:pPr>
      <w:r w:rsidRPr="00EB61BE">
        <w:rPr>
          <w:rFonts w:ascii="Times New Roman" w:hAnsi="Times New Roman" w:cs="Times New Roman"/>
          <w:sz w:val="24"/>
          <w:szCs w:val="24"/>
          <w:lang w:val="id-ID"/>
        </w:rPr>
        <w:t xml:space="preserve">Pengaruh Pengetahuan Akuntansi Terhadap Penggunaan Informasi Akuntansi </w:t>
      </w:r>
      <w:r>
        <w:rPr>
          <w:rFonts w:ascii="Times New Roman" w:hAnsi="Times New Roman" w:cs="Times New Roman"/>
          <w:sz w:val="24"/>
          <w:szCs w:val="24"/>
          <w:lang w:val="id-ID"/>
        </w:rPr>
        <w:t>pada UMKM di Surakarta.</w:t>
      </w:r>
    </w:p>
    <w:p w:rsidR="00AE2096" w:rsidRPr="00EB61BE" w:rsidRDefault="00AE2096" w:rsidP="00AE2096">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akuntansi adalah </w:t>
      </w:r>
      <w:r w:rsidRPr="00EB61BE">
        <w:rPr>
          <w:rFonts w:ascii="Times New Roman" w:hAnsi="Times New Roman" w:cs="Times New Roman"/>
          <w:sz w:val="24"/>
          <w:szCs w:val="24"/>
          <w:lang w:val="id-ID"/>
        </w:rPr>
        <w:t xml:space="preserve">pengetahuan akuntansi yang dimiliki manajer/pemilik </w:t>
      </w:r>
      <w:r>
        <w:rPr>
          <w:rFonts w:ascii="Times New Roman" w:hAnsi="Times New Roman" w:cs="Times New Roman"/>
          <w:sz w:val="24"/>
          <w:szCs w:val="24"/>
          <w:lang w:val="id-ID"/>
        </w:rPr>
        <w:t xml:space="preserve">yang </w:t>
      </w:r>
      <w:r w:rsidRPr="00EB61BE">
        <w:rPr>
          <w:rFonts w:ascii="Times New Roman" w:hAnsi="Times New Roman" w:cs="Times New Roman"/>
          <w:sz w:val="24"/>
          <w:szCs w:val="24"/>
          <w:lang w:val="id-ID"/>
        </w:rPr>
        <w:t>berpengaruh terhadap p</w:t>
      </w:r>
      <w:r>
        <w:rPr>
          <w:rFonts w:ascii="Times New Roman" w:hAnsi="Times New Roman" w:cs="Times New Roman"/>
          <w:sz w:val="24"/>
          <w:szCs w:val="24"/>
          <w:lang w:val="id-ID"/>
        </w:rPr>
        <w:t>enggunaan informasi akuntansi. P</w:t>
      </w:r>
      <w:r w:rsidRPr="00EB61BE">
        <w:rPr>
          <w:rFonts w:ascii="Times New Roman" w:hAnsi="Times New Roman" w:cs="Times New Roman"/>
          <w:sz w:val="24"/>
          <w:szCs w:val="24"/>
          <w:lang w:val="id-ID"/>
        </w:rPr>
        <w:t xml:space="preserve">roses belajar mengenai akuntansi akan meningkatkan pengetahuan akuntansi pemilik/manajer perusahaan. </w:t>
      </w:r>
      <w:r>
        <w:rPr>
          <w:rFonts w:ascii="Times New Roman" w:hAnsi="Times New Roman" w:cs="Times New Roman"/>
          <w:sz w:val="24"/>
          <w:szCs w:val="24"/>
          <w:lang w:val="id-ID"/>
        </w:rPr>
        <w:t xml:space="preserve">Berdasarkan penelitian Widiyanti (2013), bahwa pengetahuan akuntansi yang dimiliki pemilik UMKM berpengaruh positif dan signifikan terhadap penggunaan informasi akuntansi. </w:t>
      </w:r>
      <w:r w:rsidRPr="00EB61BE">
        <w:rPr>
          <w:rFonts w:ascii="Times New Roman" w:hAnsi="Times New Roman" w:cs="Times New Roman"/>
          <w:sz w:val="24"/>
          <w:szCs w:val="24"/>
          <w:lang w:val="id-ID"/>
        </w:rPr>
        <w:t xml:space="preserve">Dengan meningkatnya pengetahuan akuntansi para pemilik/manajer maka </w:t>
      </w:r>
      <w:r>
        <w:rPr>
          <w:rFonts w:ascii="Times New Roman" w:hAnsi="Times New Roman" w:cs="Times New Roman"/>
          <w:sz w:val="24"/>
          <w:szCs w:val="24"/>
          <w:lang w:val="id-ID"/>
        </w:rPr>
        <w:t xml:space="preserve">mempengaruhi penggunaan </w:t>
      </w:r>
      <w:r w:rsidRPr="00EB61BE">
        <w:rPr>
          <w:rFonts w:ascii="Times New Roman" w:hAnsi="Times New Roman" w:cs="Times New Roman"/>
          <w:sz w:val="24"/>
          <w:szCs w:val="24"/>
          <w:lang w:val="id-ID"/>
        </w:rPr>
        <w:t>informasi akuntansi dalam usahan</w:t>
      </w:r>
      <w:r>
        <w:rPr>
          <w:rFonts w:ascii="Times New Roman" w:hAnsi="Times New Roman" w:cs="Times New Roman"/>
          <w:sz w:val="24"/>
          <w:szCs w:val="24"/>
          <w:lang w:val="id-ID"/>
        </w:rPr>
        <w:t xml:space="preserve">ya. </w:t>
      </w:r>
      <w:r w:rsidRPr="00EB61BE">
        <w:rPr>
          <w:rFonts w:ascii="Times New Roman" w:hAnsi="Times New Roman" w:cs="Times New Roman"/>
          <w:sz w:val="24"/>
          <w:szCs w:val="24"/>
          <w:lang w:val="id-ID"/>
        </w:rPr>
        <w:t xml:space="preserve">Dari argumen tersebut, maka hipotesis yang dapat dikembangkan adalah : </w:t>
      </w:r>
    </w:p>
    <w:p w:rsidR="00AE2096" w:rsidRPr="006532FC" w:rsidRDefault="00AE2096" w:rsidP="00AE2096">
      <w:pPr>
        <w:pStyle w:val="ListParagraph"/>
        <w:spacing w:before="240" w:line="480" w:lineRule="auto"/>
        <w:ind w:left="1560" w:hanging="480"/>
        <w:jc w:val="both"/>
        <w:rPr>
          <w:rFonts w:ascii="Times New Roman" w:hAnsi="Times New Roman" w:cs="Times New Roman"/>
          <w:sz w:val="24"/>
          <w:szCs w:val="24"/>
          <w:lang w:val="id-ID"/>
        </w:rPr>
      </w:pPr>
      <w:r w:rsidRPr="00EB61BE">
        <w:rPr>
          <w:rFonts w:ascii="Times New Roman" w:hAnsi="Times New Roman" w:cs="Times New Roman"/>
          <w:sz w:val="24"/>
          <w:szCs w:val="24"/>
          <w:lang w:val="id-ID"/>
        </w:rPr>
        <w:t>H4 :Pengetahuan akuntansi berpengaruh signifikan terhada</w:t>
      </w:r>
      <w:r>
        <w:rPr>
          <w:rFonts w:ascii="Times New Roman" w:hAnsi="Times New Roman" w:cs="Times New Roman"/>
          <w:sz w:val="24"/>
          <w:szCs w:val="24"/>
          <w:lang w:val="id-ID"/>
        </w:rPr>
        <w:t>p pengunaan informasi akuntansi pada UMKM di Surakarta.</w:t>
      </w:r>
    </w:p>
    <w:p w:rsidR="007A4FCA" w:rsidRDefault="00AE2096"/>
    <w:sectPr w:rsidR="007A4F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42E5"/>
    <w:multiLevelType w:val="hybridMultilevel"/>
    <w:tmpl w:val="103E9AF0"/>
    <w:lvl w:ilvl="0" w:tplc="93B4D5E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052C08BF"/>
    <w:multiLevelType w:val="hybridMultilevel"/>
    <w:tmpl w:val="C6424B14"/>
    <w:lvl w:ilvl="0" w:tplc="A73ADBA6">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56D48F5"/>
    <w:multiLevelType w:val="hybridMultilevel"/>
    <w:tmpl w:val="9EA0D580"/>
    <w:lvl w:ilvl="0" w:tplc="3E16505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447BB1"/>
    <w:multiLevelType w:val="hybridMultilevel"/>
    <w:tmpl w:val="F65228DC"/>
    <w:lvl w:ilvl="0" w:tplc="E0BE78AA">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CC522A1"/>
    <w:multiLevelType w:val="hybridMultilevel"/>
    <w:tmpl w:val="81EA73DC"/>
    <w:lvl w:ilvl="0" w:tplc="56B026F0">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D0B11DC"/>
    <w:multiLevelType w:val="hybridMultilevel"/>
    <w:tmpl w:val="7308792E"/>
    <w:lvl w:ilvl="0" w:tplc="1BE0E28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0FD602B"/>
    <w:multiLevelType w:val="hybridMultilevel"/>
    <w:tmpl w:val="38DEE482"/>
    <w:lvl w:ilvl="0" w:tplc="3050E4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5E63DAE"/>
    <w:multiLevelType w:val="hybridMultilevel"/>
    <w:tmpl w:val="D9F2C966"/>
    <w:lvl w:ilvl="0" w:tplc="805E0D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85B723F"/>
    <w:multiLevelType w:val="hybridMultilevel"/>
    <w:tmpl w:val="86EA456A"/>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9525E56"/>
    <w:multiLevelType w:val="hybridMultilevel"/>
    <w:tmpl w:val="8222C968"/>
    <w:lvl w:ilvl="0" w:tplc="620E43A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4D267731"/>
    <w:multiLevelType w:val="hybridMultilevel"/>
    <w:tmpl w:val="E8DCEC54"/>
    <w:lvl w:ilvl="0" w:tplc="0742F31C">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50F51097"/>
    <w:multiLevelType w:val="hybridMultilevel"/>
    <w:tmpl w:val="E3C6CA8E"/>
    <w:lvl w:ilvl="0" w:tplc="3F3C6598">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5AFE1014"/>
    <w:multiLevelType w:val="hybridMultilevel"/>
    <w:tmpl w:val="998AA916"/>
    <w:lvl w:ilvl="0" w:tplc="0421001B">
      <w:start w:val="1"/>
      <w:numFmt w:val="lowerRoman"/>
      <w:lvlText w:val="%1."/>
      <w:lvlJc w:val="right"/>
      <w:pPr>
        <w:ind w:left="1800" w:hanging="360"/>
      </w:pPr>
      <w:rPr>
        <w:rFonts w:hint="default"/>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5CA31AD5"/>
    <w:multiLevelType w:val="hybridMultilevel"/>
    <w:tmpl w:val="0CAA3E7A"/>
    <w:lvl w:ilvl="0" w:tplc="1DAE183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5F8F361A"/>
    <w:multiLevelType w:val="hybridMultilevel"/>
    <w:tmpl w:val="883276B6"/>
    <w:lvl w:ilvl="0" w:tplc="AEDCC2D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614A1780"/>
    <w:multiLevelType w:val="hybridMultilevel"/>
    <w:tmpl w:val="5006667E"/>
    <w:lvl w:ilvl="0" w:tplc="4BF8C4C4">
      <w:start w:val="1"/>
      <w:numFmt w:val="decimal"/>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659556EB"/>
    <w:multiLevelType w:val="hybridMultilevel"/>
    <w:tmpl w:val="E264D02A"/>
    <w:lvl w:ilvl="0" w:tplc="11D2FC5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68AF5004"/>
    <w:multiLevelType w:val="hybridMultilevel"/>
    <w:tmpl w:val="39B0648C"/>
    <w:lvl w:ilvl="0" w:tplc="71FAF3DE">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6F717F08"/>
    <w:multiLevelType w:val="hybridMultilevel"/>
    <w:tmpl w:val="074C3ECC"/>
    <w:lvl w:ilvl="0" w:tplc="7248A5A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701657D6"/>
    <w:multiLevelType w:val="hybridMultilevel"/>
    <w:tmpl w:val="B3404B2C"/>
    <w:lvl w:ilvl="0" w:tplc="388E2044">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70827C6E"/>
    <w:multiLevelType w:val="hybridMultilevel"/>
    <w:tmpl w:val="57503268"/>
    <w:lvl w:ilvl="0" w:tplc="171CCC7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15:restartNumberingAfterBreak="0">
    <w:nsid w:val="723C3A40"/>
    <w:multiLevelType w:val="hybridMultilevel"/>
    <w:tmpl w:val="802E018C"/>
    <w:lvl w:ilvl="0" w:tplc="A95A6E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9D230D6"/>
    <w:multiLevelType w:val="hybridMultilevel"/>
    <w:tmpl w:val="0062FBDA"/>
    <w:lvl w:ilvl="0" w:tplc="A0926A9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7A9923DB"/>
    <w:multiLevelType w:val="hybridMultilevel"/>
    <w:tmpl w:val="76F63FE0"/>
    <w:lvl w:ilvl="0" w:tplc="A784E2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7B1B07BE"/>
    <w:multiLevelType w:val="hybridMultilevel"/>
    <w:tmpl w:val="7228EC6E"/>
    <w:lvl w:ilvl="0" w:tplc="E2EC0F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7B9D1ABE"/>
    <w:multiLevelType w:val="hybridMultilevel"/>
    <w:tmpl w:val="A8A43454"/>
    <w:lvl w:ilvl="0" w:tplc="FA3C8C5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7DE22503"/>
    <w:multiLevelType w:val="hybridMultilevel"/>
    <w:tmpl w:val="1310C0BE"/>
    <w:lvl w:ilvl="0" w:tplc="C1BE4442">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13"/>
  </w:num>
  <w:num w:numId="2">
    <w:abstractNumId w:val="22"/>
  </w:num>
  <w:num w:numId="3">
    <w:abstractNumId w:val="0"/>
  </w:num>
  <w:num w:numId="4">
    <w:abstractNumId w:val="24"/>
  </w:num>
  <w:num w:numId="5">
    <w:abstractNumId w:val="4"/>
  </w:num>
  <w:num w:numId="6">
    <w:abstractNumId w:val="8"/>
  </w:num>
  <w:num w:numId="7">
    <w:abstractNumId w:val="11"/>
  </w:num>
  <w:num w:numId="8">
    <w:abstractNumId w:val="1"/>
  </w:num>
  <w:num w:numId="9">
    <w:abstractNumId w:val="20"/>
  </w:num>
  <w:num w:numId="10">
    <w:abstractNumId w:val="3"/>
  </w:num>
  <w:num w:numId="11">
    <w:abstractNumId w:val="10"/>
  </w:num>
  <w:num w:numId="12">
    <w:abstractNumId w:val="19"/>
  </w:num>
  <w:num w:numId="13">
    <w:abstractNumId w:val="14"/>
  </w:num>
  <w:num w:numId="14">
    <w:abstractNumId w:val="12"/>
  </w:num>
  <w:num w:numId="15">
    <w:abstractNumId w:val="17"/>
  </w:num>
  <w:num w:numId="16">
    <w:abstractNumId w:val="2"/>
  </w:num>
  <w:num w:numId="17">
    <w:abstractNumId w:val="6"/>
  </w:num>
  <w:num w:numId="18">
    <w:abstractNumId w:val="23"/>
  </w:num>
  <w:num w:numId="19">
    <w:abstractNumId w:val="9"/>
  </w:num>
  <w:num w:numId="20">
    <w:abstractNumId w:val="5"/>
  </w:num>
  <w:num w:numId="21">
    <w:abstractNumId w:val="26"/>
  </w:num>
  <w:num w:numId="22">
    <w:abstractNumId w:val="21"/>
  </w:num>
  <w:num w:numId="23">
    <w:abstractNumId w:val="18"/>
  </w:num>
  <w:num w:numId="24">
    <w:abstractNumId w:val="25"/>
  </w:num>
  <w:num w:numId="25">
    <w:abstractNumId w:val="15"/>
  </w:num>
  <w:num w:numId="26">
    <w:abstractNumId w:val="16"/>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096"/>
    <w:rsid w:val="007A653E"/>
    <w:rsid w:val="00AE2096"/>
    <w:rsid w:val="00D65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9F19C3-096A-48E6-BBF0-D58476F55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0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096"/>
    <w:pPr>
      <w:ind w:left="720"/>
      <w:contextualSpacing/>
    </w:pPr>
  </w:style>
  <w:style w:type="table" w:styleId="TableGrid">
    <w:name w:val="Table Grid"/>
    <w:basedOn w:val="TableNormal"/>
    <w:uiPriority w:val="59"/>
    <w:rsid w:val="00AE2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5611</Words>
  <Characters>31983</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0</dc:creator>
  <cp:keywords/>
  <dc:description/>
  <cp:lastModifiedBy>W10</cp:lastModifiedBy>
  <cp:revision>1</cp:revision>
  <dcterms:created xsi:type="dcterms:W3CDTF">2021-11-10T02:40:00Z</dcterms:created>
  <dcterms:modified xsi:type="dcterms:W3CDTF">2021-11-10T02:42:00Z</dcterms:modified>
</cp:coreProperties>
</file>